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73C6E5" w14:textId="5BCE3E2C" w:rsidR="008F5486" w:rsidRDefault="001D4773" w:rsidP="00011930">
      <w:pPr>
        <w:pStyle w:val="Title"/>
      </w:pPr>
      <w:r>
        <w:t xml:space="preserve">Multiphase flow model of Naturally Fractured Reservoirs using </w:t>
      </w:r>
      <w:r w:rsidR="000F0FDF" w:rsidRPr="00011930">
        <w:t>EDFM</w:t>
      </w:r>
    </w:p>
    <w:p w14:paraId="4E385E7D" w14:textId="312842FB" w:rsidR="001D4773" w:rsidRPr="009A34A7" w:rsidRDefault="001D4773" w:rsidP="001D4773">
      <w:pPr>
        <w:pStyle w:val="Title"/>
        <w:jc w:val="right"/>
        <w:rPr>
          <w:i/>
          <w:iCs/>
          <w:sz w:val="20"/>
          <w:szCs w:val="32"/>
          <w:lang w:val="pt-BR"/>
        </w:rPr>
      </w:pPr>
      <w:r w:rsidRPr="009A34A7">
        <w:rPr>
          <w:i/>
          <w:iCs/>
          <w:sz w:val="20"/>
          <w:szCs w:val="32"/>
          <w:lang w:val="pt-BR"/>
        </w:rPr>
        <w:t>Paper prototype</w:t>
      </w:r>
    </w:p>
    <w:p w14:paraId="34A216DC" w14:textId="76367484" w:rsidR="008F5486" w:rsidRPr="00C22471" w:rsidRDefault="000F0FDF" w:rsidP="002C2E33">
      <w:pPr>
        <w:rPr>
          <w:lang w:val="pt-BR"/>
        </w:rPr>
      </w:pPr>
      <w:r w:rsidRPr="00C22471">
        <w:rPr>
          <w:lang w:val="pt-BR"/>
        </w:rPr>
        <w:t>Renato Poli</w:t>
      </w:r>
      <w:r w:rsidRPr="00C22471">
        <w:rPr>
          <w:vertAlign w:val="superscript"/>
          <w:lang w:val="pt-BR"/>
        </w:rPr>
        <w:t>1</w:t>
      </w:r>
      <w:r w:rsidRPr="00C22471">
        <w:rPr>
          <w:lang w:val="pt-BR"/>
        </w:rPr>
        <w:t>, Marcos Vitor Barbosa Machado</w:t>
      </w:r>
      <w:r w:rsidR="00011930" w:rsidRPr="00C22471">
        <w:rPr>
          <w:vertAlign w:val="superscript"/>
          <w:lang w:val="pt-BR"/>
        </w:rPr>
        <w:t>2</w:t>
      </w:r>
      <w:r w:rsidRPr="00C22471">
        <w:rPr>
          <w:lang w:val="pt-BR"/>
        </w:rPr>
        <w:t>, and Kamy Sepehrnoori</w:t>
      </w:r>
      <w:r w:rsidRPr="00C22471">
        <w:rPr>
          <w:vertAlign w:val="superscript"/>
          <w:lang w:val="pt-BR"/>
        </w:rPr>
        <w:t>1</w:t>
      </w:r>
    </w:p>
    <w:p w14:paraId="4953BD54" w14:textId="7481B4EA" w:rsidR="008F5486" w:rsidRPr="00457243" w:rsidRDefault="000F0FDF" w:rsidP="00457243">
      <w:pPr>
        <w:spacing w:before="240"/>
        <w:rPr>
          <w:sz w:val="20"/>
          <w:szCs w:val="18"/>
        </w:rPr>
      </w:pPr>
      <w:r w:rsidRPr="00457243">
        <w:rPr>
          <w:sz w:val="20"/>
          <w:szCs w:val="18"/>
          <w:vertAlign w:val="superscript"/>
        </w:rPr>
        <w:t>1</w:t>
      </w:r>
      <w:r w:rsidRPr="00457243">
        <w:rPr>
          <w:sz w:val="20"/>
          <w:szCs w:val="18"/>
        </w:rPr>
        <w:t>The University of Texas at Austin, 200 E. Dean Keeton St., Austin, TX 78712, United States</w:t>
      </w:r>
    </w:p>
    <w:p w14:paraId="2C931D54" w14:textId="43AABBE6" w:rsidR="008F5486" w:rsidRPr="006A7EFF" w:rsidRDefault="000F0FDF" w:rsidP="00457243">
      <w:pPr>
        <w:spacing w:before="0"/>
        <w:rPr>
          <w:sz w:val="20"/>
          <w:lang w:val="pt-BR"/>
        </w:rPr>
      </w:pPr>
      <w:r w:rsidRPr="006A7EFF">
        <w:rPr>
          <w:sz w:val="20"/>
          <w:vertAlign w:val="superscript"/>
          <w:lang w:val="pt-BR"/>
        </w:rPr>
        <w:t>2</w:t>
      </w:r>
      <w:r w:rsidRPr="006A7EFF">
        <w:rPr>
          <w:sz w:val="20"/>
          <w:lang w:val="pt-BR"/>
        </w:rPr>
        <w:t>Petrobras, Petr</w:t>
      </w:r>
      <w:r w:rsidR="00AF3B96">
        <w:rPr>
          <w:sz w:val="20"/>
          <w:lang w:val="pt-BR"/>
        </w:rPr>
        <w:t>ó</w:t>
      </w:r>
      <w:r w:rsidRPr="006A7EFF">
        <w:rPr>
          <w:sz w:val="20"/>
          <w:lang w:val="pt-BR"/>
        </w:rPr>
        <w:t>leo Brasileiro S.A., 28 Henrique Valadares Av., Rio de Janeiro, RJ, Brazil</w:t>
      </w:r>
    </w:p>
    <w:p w14:paraId="10D3CBBA" w14:textId="1AC0BA47" w:rsidR="007D5F47" w:rsidRDefault="007D5F47" w:rsidP="00011930">
      <w:pPr>
        <w:pStyle w:val="Heading1"/>
      </w:pPr>
      <w:r>
        <w:t>Motivation</w:t>
      </w:r>
      <w:r w:rsidR="0074651F">
        <w:t xml:space="preserve"> and Vision</w:t>
      </w:r>
    </w:p>
    <w:p w14:paraId="54E0065D" w14:textId="45EBD007" w:rsidR="0074651F" w:rsidRPr="0074651F" w:rsidRDefault="0074651F" w:rsidP="0074651F">
      <w:r w:rsidRPr="0074651F">
        <w:t>We</w:t>
      </w:r>
      <w:r>
        <w:t xml:space="preserve"> want </w:t>
      </w:r>
      <w:r w:rsidR="000B2B23">
        <w:t xml:space="preserve">to </w:t>
      </w:r>
      <w:r>
        <w:t>enable EDFM technology to represent Naturally Fractured Reservoirs</w:t>
      </w:r>
      <w:r w:rsidR="00011224">
        <w:t xml:space="preserve"> (NFRs)</w:t>
      </w:r>
      <w:r>
        <w:t>.</w:t>
      </w:r>
    </w:p>
    <w:p w14:paraId="108739D2" w14:textId="6D878FFF" w:rsidR="00AB3D32" w:rsidRDefault="00AB3D32" w:rsidP="00AB3D32">
      <w:r>
        <w:t xml:space="preserve">Recent </w:t>
      </w:r>
      <w:r w:rsidR="009356B2">
        <w:t xml:space="preserve">EDFM papers focus </w:t>
      </w:r>
      <w:r>
        <w:t xml:space="preserve">mainly </w:t>
      </w:r>
      <w:r w:rsidR="009356B2">
        <w:t xml:space="preserve">on </w:t>
      </w:r>
      <w:r>
        <w:t>hydraulic fracture models</w:t>
      </w:r>
      <w:r w:rsidR="006E54ED">
        <w:t xml:space="preserve">, where </w:t>
      </w:r>
      <w:r>
        <w:t>the pressure gradient between the fracture and its surrounding matrix dominates the flow</w:t>
      </w:r>
      <w:r w:rsidR="006E54ED">
        <w:t xml:space="preserve">, and single-phase </w:t>
      </w:r>
      <w:r w:rsidR="008550AF">
        <w:t>models are</w:t>
      </w:r>
      <w:r w:rsidR="006E54ED">
        <w:t xml:space="preserve"> </w:t>
      </w:r>
      <w:r w:rsidR="00776432">
        <w:t>accurate</w:t>
      </w:r>
      <w:r>
        <w:t>.</w:t>
      </w:r>
    </w:p>
    <w:p w14:paraId="22861BF5" w14:textId="77777777" w:rsidR="00270178" w:rsidRDefault="002C53E5" w:rsidP="00AB3D32">
      <w:r>
        <w:t xml:space="preserve">When we consider </w:t>
      </w:r>
      <w:r w:rsidR="00C47418">
        <w:t xml:space="preserve">natural fractures occurring far from the wells, </w:t>
      </w:r>
      <w:r w:rsidR="00A016C0">
        <w:t xml:space="preserve">capillarity dominates the </w:t>
      </w:r>
      <w:r>
        <w:t>flow</w:t>
      </w:r>
      <w:r w:rsidR="00A016C0">
        <w:t xml:space="preserve"> dynamics</w:t>
      </w:r>
      <w:r w:rsidR="00451EFA">
        <w:t xml:space="preserve">, because the </w:t>
      </w:r>
      <w:r w:rsidR="00011224">
        <w:t>local pressure gradient is small</w:t>
      </w:r>
      <w:r>
        <w:t>.</w:t>
      </w:r>
    </w:p>
    <w:p w14:paraId="30097941" w14:textId="4396006D" w:rsidR="00011224" w:rsidRDefault="00011224" w:rsidP="00011224">
      <w:pPr>
        <w:pStyle w:val="Heading1"/>
      </w:pPr>
      <w:r>
        <w:t>Hypotes</w:t>
      </w:r>
      <w:r w:rsidR="00D92391">
        <w:t>i</w:t>
      </w:r>
      <w:r>
        <w:t>s</w:t>
      </w:r>
    </w:p>
    <w:p w14:paraId="3C5FC5B9" w14:textId="76CEF700" w:rsidR="000031EA" w:rsidRDefault="00011224" w:rsidP="007D5F47">
      <w:r>
        <w:t xml:space="preserve">EDFM must be enhanced to </w:t>
      </w:r>
      <w:r w:rsidR="00D92391">
        <w:t xml:space="preserve">model </w:t>
      </w:r>
      <w:r>
        <w:t>capillary driven flow in NFRs.</w:t>
      </w:r>
    </w:p>
    <w:p w14:paraId="02D6824F" w14:textId="77777777" w:rsidR="004D3847" w:rsidRDefault="004D3847" w:rsidP="004D3847">
      <w:r>
        <w:t>Wettability and buoyancy are the key parameters that control the flow dynamics in conventional and thick NFR.</w:t>
      </w:r>
    </w:p>
    <w:p w14:paraId="3DE7E04D" w14:textId="72BB25BA" w:rsidR="00D92391" w:rsidRDefault="00D92391" w:rsidP="002B5ACE">
      <w:pPr>
        <w:pStyle w:val="Heading1"/>
      </w:pPr>
      <w:r>
        <w:t>Workflow</w:t>
      </w:r>
    </w:p>
    <w:p w14:paraId="0E9C72B1" w14:textId="6DA9BAE6" w:rsidR="00D92391" w:rsidRDefault="008700F4" w:rsidP="00776063">
      <w:pPr>
        <w:pStyle w:val="ListParagraph"/>
        <w:numPr>
          <w:ilvl w:val="0"/>
          <w:numId w:val="5"/>
        </w:numPr>
      </w:pPr>
      <w:r w:rsidRPr="008700F4">
        <w:rPr>
          <w:b/>
          <w:bCs/>
        </w:rPr>
        <w:t>Preliminary simulation work:</w:t>
      </w:r>
      <w:r>
        <w:t xml:space="preserve"> </w:t>
      </w:r>
      <w:r w:rsidR="006B1BCA">
        <w:t>Demonstrate the issue with preliminary simulation work.</w:t>
      </w:r>
    </w:p>
    <w:p w14:paraId="3D7EA1BB" w14:textId="66E145A4" w:rsidR="006B1BCA" w:rsidRPr="008700F4" w:rsidRDefault="008700F4" w:rsidP="00776063">
      <w:pPr>
        <w:pStyle w:val="ListParagraph"/>
        <w:numPr>
          <w:ilvl w:val="0"/>
          <w:numId w:val="5"/>
        </w:numPr>
      </w:pPr>
      <w:r w:rsidRPr="008700F4">
        <w:rPr>
          <w:b/>
          <w:bCs/>
        </w:rPr>
        <w:t>Multiphase model:</w:t>
      </w:r>
      <w:r w:rsidRPr="008700F4">
        <w:t xml:space="preserve"> </w:t>
      </w:r>
      <w:r w:rsidR="006B1BCA" w:rsidRPr="008700F4">
        <w:t xml:space="preserve">Offer a numerical </w:t>
      </w:r>
      <w:r>
        <w:t>approach to solve the issues identified</w:t>
      </w:r>
    </w:p>
    <w:p w14:paraId="43ACCA69" w14:textId="27F7D0B5" w:rsidR="00776063" w:rsidRPr="00776063" w:rsidRDefault="008700F4" w:rsidP="00776063">
      <w:pPr>
        <w:pStyle w:val="ListParagraph"/>
        <w:numPr>
          <w:ilvl w:val="0"/>
          <w:numId w:val="5"/>
        </w:numPr>
      </w:pPr>
      <w:r w:rsidRPr="008700F4">
        <w:rPr>
          <w:b/>
          <w:bCs/>
        </w:rPr>
        <w:t>Benchmark the model:</w:t>
      </w:r>
      <w:r>
        <w:t xml:space="preserve"> test </w:t>
      </w:r>
      <w:r w:rsidR="00776063">
        <w:t xml:space="preserve">against </w:t>
      </w:r>
      <m:oMath>
        <m:r>
          <w:rPr>
            <w:rFonts w:ascii="Cambria Math" w:hAnsi="Cambria Math"/>
          </w:rPr>
          <m:t>1ϕ</m:t>
        </m:r>
      </m:oMath>
      <w:r w:rsidR="00776063">
        <w:t xml:space="preserve"> and </w:t>
      </w:r>
      <m:oMath>
        <m:r>
          <w:rPr>
            <w:rFonts w:ascii="Cambria Math" w:hAnsi="Cambria Math"/>
          </w:rPr>
          <m:t>2ϕ2κ</m:t>
        </m:r>
      </m:oMath>
      <w:r w:rsidR="00776063">
        <w:t xml:space="preserve"> models</w:t>
      </w:r>
      <w:r w:rsidR="000F1208">
        <w:t xml:space="preserve">, estimate </w:t>
      </w:r>
      <w:r w:rsidR="00487BC6">
        <w:t>recovery factors</w:t>
      </w:r>
      <w:r w:rsidR="00B417C6">
        <w:t xml:space="preserve"> in waterflooding and gasflooding scenarios.</w:t>
      </w:r>
    </w:p>
    <w:p w14:paraId="07530B94" w14:textId="77777777" w:rsidR="0093567C" w:rsidRDefault="0093567C">
      <w:pPr>
        <w:spacing w:before="0" w:line="240" w:lineRule="auto"/>
        <w:jc w:val="left"/>
        <w:rPr>
          <w:rFonts w:eastAsia="Arial" w:cs="Arial"/>
          <w:b/>
          <w:bCs/>
          <w:szCs w:val="24"/>
        </w:rPr>
      </w:pPr>
      <w:r>
        <w:br w:type="page"/>
      </w:r>
    </w:p>
    <w:p w14:paraId="1C030A5A" w14:textId="0F172E2C" w:rsidR="00776063" w:rsidRDefault="00D02535" w:rsidP="00D02535">
      <w:pPr>
        <w:pStyle w:val="Heading1"/>
      </w:pPr>
      <w:r>
        <w:lastRenderedPageBreak/>
        <w:t>Preliminary s</w:t>
      </w:r>
      <w:r w:rsidR="002B5ACE">
        <w:t>imulation work</w:t>
      </w:r>
    </w:p>
    <w:p w14:paraId="151775DE" w14:textId="58A757B1" w:rsidR="00437763" w:rsidRDefault="00437763" w:rsidP="00437763">
      <w:pPr>
        <w:pStyle w:val="Heading2"/>
      </w:pPr>
      <w:r>
        <w:t>PETROPHYSICS</w:t>
      </w:r>
      <w:r w:rsidR="00EC3EAD">
        <w:t xml:space="preserve"> AND FLUID PROPERTIES</w:t>
      </w:r>
    </w:p>
    <w:tbl>
      <w:tblPr>
        <w:tblStyle w:val="TableGrid"/>
        <w:tblW w:w="4179" w:type="dxa"/>
        <w:tblInd w:w="2943" w:type="dxa"/>
        <w:tblCellMar>
          <w:top w:w="28" w:type="dxa"/>
          <w:bottom w:w="28" w:type="dxa"/>
        </w:tblCellMar>
        <w:tblLook w:val="04A0" w:firstRow="1" w:lastRow="0" w:firstColumn="1" w:lastColumn="0" w:noHBand="0" w:noVBand="1"/>
      </w:tblPr>
      <w:tblGrid>
        <w:gridCol w:w="1843"/>
        <w:gridCol w:w="2336"/>
      </w:tblGrid>
      <w:tr w:rsidR="00EC3EAD" w14:paraId="0BA778C8" w14:textId="77777777" w:rsidTr="00EC3EAD">
        <w:tc>
          <w:tcPr>
            <w:tcW w:w="1843" w:type="dxa"/>
            <w:shd w:val="clear" w:color="auto" w:fill="D9D9D9" w:themeFill="background1" w:themeFillShade="D9"/>
          </w:tcPr>
          <w:p w14:paraId="45CA7855" w14:textId="15F23366" w:rsidR="00EC3EAD" w:rsidRDefault="00C3563C"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M</m:t>
                    </m:r>
                  </m:sub>
                </m:sSub>
              </m:oMath>
            </m:oMathPara>
          </w:p>
        </w:tc>
        <w:tc>
          <w:tcPr>
            <w:tcW w:w="2336" w:type="dxa"/>
            <w:shd w:val="clear" w:color="auto" w:fill="D9D9D9" w:themeFill="background1" w:themeFillShade="D9"/>
          </w:tcPr>
          <w:p w14:paraId="03771D30" w14:textId="07AA9AB0" w:rsidR="00EC3EAD" w:rsidRDefault="00EC3EAD" w:rsidP="00EC3EAD">
            <w:pPr>
              <w:pStyle w:val="Tight"/>
              <w:jc w:val="center"/>
            </w:pPr>
            <m:oMathPara>
              <m:oMath>
                <m:r>
                  <w:rPr>
                    <w:rFonts w:ascii="Cambria Math" w:hAnsi="Cambria Math"/>
                  </w:rPr>
                  <m:t>15%</m:t>
                </m:r>
              </m:oMath>
            </m:oMathPara>
          </w:p>
        </w:tc>
      </w:tr>
      <w:tr w:rsidR="00EC3EAD" w14:paraId="464AC6E3" w14:textId="77777777" w:rsidTr="00EC3EAD">
        <w:tc>
          <w:tcPr>
            <w:tcW w:w="1843" w:type="dxa"/>
            <w:shd w:val="clear" w:color="auto" w:fill="D9D9D9" w:themeFill="background1" w:themeFillShade="D9"/>
          </w:tcPr>
          <w:p w14:paraId="34712148" w14:textId="36FD021E" w:rsidR="00EC3EAD" w:rsidRDefault="00C3563C"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F</m:t>
                    </m:r>
                  </m:sub>
                </m:sSub>
              </m:oMath>
            </m:oMathPara>
          </w:p>
        </w:tc>
        <w:tc>
          <w:tcPr>
            <w:tcW w:w="2336" w:type="dxa"/>
            <w:shd w:val="clear" w:color="auto" w:fill="D9D9D9" w:themeFill="background1" w:themeFillShade="D9"/>
          </w:tcPr>
          <w:p w14:paraId="7316A1D1" w14:textId="23470ADF" w:rsidR="00EC3EAD" w:rsidRDefault="00EC3EAD" w:rsidP="00EC3EAD">
            <w:pPr>
              <w:pStyle w:val="Tight"/>
              <w:jc w:val="center"/>
            </w:pPr>
            <m:oMathPara>
              <m:oMath>
                <m:r>
                  <w:rPr>
                    <w:rFonts w:ascii="Cambria Math" w:hAnsi="Cambria Math"/>
                  </w:rPr>
                  <m:t>100%</m:t>
                </m:r>
              </m:oMath>
            </m:oMathPara>
          </w:p>
        </w:tc>
      </w:tr>
      <w:tr w:rsidR="00EC3EAD" w14:paraId="15734015" w14:textId="77777777" w:rsidTr="00EC3EAD">
        <w:tc>
          <w:tcPr>
            <w:tcW w:w="1843" w:type="dxa"/>
            <w:shd w:val="clear" w:color="auto" w:fill="D9D9D9" w:themeFill="background1" w:themeFillShade="D9"/>
          </w:tcPr>
          <w:p w14:paraId="38A8112D" w14:textId="31901498" w:rsidR="00EC3EAD" w:rsidRDefault="00C3563C"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M</m:t>
                    </m:r>
                  </m:sub>
                </m:sSub>
              </m:oMath>
            </m:oMathPara>
          </w:p>
        </w:tc>
        <w:tc>
          <w:tcPr>
            <w:tcW w:w="2336" w:type="dxa"/>
            <w:shd w:val="clear" w:color="auto" w:fill="D9D9D9" w:themeFill="background1" w:themeFillShade="D9"/>
          </w:tcPr>
          <w:p w14:paraId="22A7ABB7" w14:textId="6B24A767" w:rsidR="00EC3EAD" w:rsidRDefault="00EC3EAD" w:rsidP="00EC3EAD">
            <w:pPr>
              <w:pStyle w:val="Tight"/>
              <w:jc w:val="center"/>
            </w:pPr>
            <m:oMathPara>
              <m:oMath>
                <m:r>
                  <w:rPr>
                    <w:rFonts w:ascii="Cambria Math" w:hAnsi="Cambria Math"/>
                  </w:rPr>
                  <m:t xml:space="preserve">100 </m:t>
                </m:r>
                <m:r>
                  <m:rPr>
                    <m:sty m:val="p"/>
                  </m:rPr>
                  <w:rPr>
                    <w:rFonts w:ascii="Cambria Math" w:hAnsi="Cambria Math"/>
                  </w:rPr>
                  <m:t>mD</m:t>
                </m:r>
              </m:oMath>
            </m:oMathPara>
          </w:p>
        </w:tc>
      </w:tr>
      <w:tr w:rsidR="00EC3EAD" w14:paraId="434A022D" w14:textId="77777777" w:rsidTr="00EC3EAD">
        <w:tc>
          <w:tcPr>
            <w:tcW w:w="1843" w:type="dxa"/>
            <w:shd w:val="clear" w:color="auto" w:fill="D9D9D9" w:themeFill="background1" w:themeFillShade="D9"/>
          </w:tcPr>
          <w:p w14:paraId="31C04ABB" w14:textId="7430ECA8" w:rsidR="00EC3EAD" w:rsidRDefault="00C3563C"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F</m:t>
                    </m:r>
                  </m:sub>
                </m:sSub>
              </m:oMath>
            </m:oMathPara>
          </w:p>
        </w:tc>
        <w:tc>
          <w:tcPr>
            <w:tcW w:w="2336" w:type="dxa"/>
            <w:shd w:val="clear" w:color="auto" w:fill="D9D9D9" w:themeFill="background1" w:themeFillShade="D9"/>
          </w:tcPr>
          <w:p w14:paraId="38FFAAD8" w14:textId="3492D61D" w:rsidR="00EC3EAD" w:rsidRPr="00EC3EAD" w:rsidRDefault="00EC3EAD" w:rsidP="00EC3EAD">
            <w:pPr>
              <w:pStyle w:val="Tight"/>
              <w:jc w:val="center"/>
            </w:pPr>
            <m:oMathPara>
              <m:oMath>
                <m:r>
                  <w:rPr>
                    <w:rFonts w:ascii="Cambria Math" w:hAnsi="Cambria Math"/>
                  </w:rPr>
                  <m:t xml:space="preserve">5,000 </m:t>
                </m:r>
                <m:r>
                  <m:rPr>
                    <m:sty m:val="p"/>
                  </m:rPr>
                  <w:rPr>
                    <w:rFonts w:ascii="Cambria Math" w:hAnsi="Cambria Math"/>
                  </w:rPr>
                  <m:t>mD</m:t>
                </m:r>
              </m:oMath>
            </m:oMathPara>
          </w:p>
        </w:tc>
      </w:tr>
      <w:tr w:rsidR="00EC3EAD" w14:paraId="65CF7037" w14:textId="77777777" w:rsidTr="00EC3EAD">
        <w:tc>
          <w:tcPr>
            <w:tcW w:w="1843" w:type="dxa"/>
          </w:tcPr>
          <w:p w14:paraId="1F9A7261" w14:textId="7FF3EA52" w:rsidR="00EC3EAD" w:rsidRDefault="00EC3EAD" w:rsidP="00EC3EAD">
            <w:pPr>
              <w:pStyle w:val="Tight"/>
              <w:jc w:val="center"/>
            </w:pPr>
            <w:r>
              <w:t>Model</w:t>
            </w:r>
          </w:p>
        </w:tc>
        <w:tc>
          <w:tcPr>
            <w:tcW w:w="2336" w:type="dxa"/>
          </w:tcPr>
          <w:p w14:paraId="0322B6E7" w14:textId="49CD4DC1" w:rsidR="00EC3EAD" w:rsidRDefault="00EC3EAD" w:rsidP="00EC3EAD">
            <w:pPr>
              <w:pStyle w:val="Tight"/>
              <w:jc w:val="center"/>
            </w:pPr>
            <w:r>
              <w:t>Black oil</w:t>
            </w:r>
          </w:p>
        </w:tc>
      </w:tr>
      <w:tr w:rsidR="00EC3EAD" w14:paraId="784AF6F1" w14:textId="77777777" w:rsidTr="00EC3EAD">
        <w:tc>
          <w:tcPr>
            <w:tcW w:w="1843" w:type="dxa"/>
          </w:tcPr>
          <w:p w14:paraId="133F4E5E" w14:textId="20BE669B" w:rsidR="00EC3EAD" w:rsidRDefault="00EC3EAD" w:rsidP="00EC3EAD">
            <w:pPr>
              <w:pStyle w:val="Tight"/>
              <w:jc w:val="center"/>
            </w:pPr>
            <w:r>
              <w:t>RGO</w:t>
            </w:r>
          </w:p>
        </w:tc>
        <w:tc>
          <w:tcPr>
            <w:tcW w:w="2336" w:type="dxa"/>
          </w:tcPr>
          <w:p w14:paraId="7EAE1AE6" w14:textId="1DA121A8" w:rsidR="00EC3EAD" w:rsidRDefault="00EC3EAD" w:rsidP="00EC3EAD">
            <w:pPr>
              <w:pStyle w:val="Tight"/>
              <w:jc w:val="center"/>
            </w:pPr>
            <m:oMathPara>
              <m:oMath>
                <m:r>
                  <w:rPr>
                    <w:rFonts w:ascii="Cambria Math" w:hAnsi="Cambria Math"/>
                  </w:rPr>
                  <m:t xml:space="preserve">300 </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oMath>
            </m:oMathPara>
          </w:p>
        </w:tc>
      </w:tr>
      <w:tr w:rsidR="00EC3EAD" w14:paraId="471F9B8B" w14:textId="77777777" w:rsidTr="00EC3EAD">
        <w:tc>
          <w:tcPr>
            <w:tcW w:w="1843" w:type="dxa"/>
          </w:tcPr>
          <w:p w14:paraId="34F9DC4E" w14:textId="6D0715FF" w:rsidR="00EC3EAD" w:rsidRDefault="00C3563C"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o</m:t>
                    </m:r>
                  </m:sub>
                </m:sSub>
              </m:oMath>
            </m:oMathPara>
          </w:p>
        </w:tc>
        <w:tc>
          <w:tcPr>
            <w:tcW w:w="2336" w:type="dxa"/>
          </w:tcPr>
          <w:p w14:paraId="70855BCC" w14:textId="43E3C243" w:rsidR="00EC3EAD" w:rsidRDefault="00EC3EAD" w:rsidP="00EC3EAD">
            <w:pPr>
              <w:pStyle w:val="Tight"/>
              <w:jc w:val="center"/>
            </w:pPr>
            <m:oMathPara>
              <m:oMath>
                <m:r>
                  <w:rPr>
                    <w:rFonts w:ascii="Cambria Math" w:hAnsi="Cambria Math"/>
                  </w:rPr>
                  <m:t>0.8</m:t>
                </m:r>
              </m:oMath>
            </m:oMathPara>
          </w:p>
        </w:tc>
      </w:tr>
      <w:tr w:rsidR="00EC3EAD" w14:paraId="163A3B1A" w14:textId="77777777" w:rsidTr="00EC3EAD">
        <w:tc>
          <w:tcPr>
            <w:tcW w:w="1843" w:type="dxa"/>
          </w:tcPr>
          <w:p w14:paraId="6210E5F1" w14:textId="13A04A1A" w:rsidR="00EC3EAD" w:rsidRDefault="00C3563C"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w</m:t>
                    </m:r>
                  </m:sub>
                </m:sSub>
              </m:oMath>
            </m:oMathPara>
          </w:p>
        </w:tc>
        <w:tc>
          <w:tcPr>
            <w:tcW w:w="2336" w:type="dxa"/>
          </w:tcPr>
          <w:p w14:paraId="3D5237FA" w14:textId="07477F0C" w:rsidR="00EC3EAD" w:rsidRDefault="00EC3EAD" w:rsidP="00EC3EAD">
            <w:pPr>
              <w:pStyle w:val="Tight"/>
              <w:jc w:val="center"/>
            </w:pPr>
            <m:oMathPara>
              <m:oMath>
                <m:r>
                  <w:rPr>
                    <w:rFonts w:ascii="Cambria Math" w:hAnsi="Cambria Math"/>
                  </w:rPr>
                  <m:t>1</m:t>
                </m:r>
              </m:oMath>
            </m:oMathPara>
          </w:p>
        </w:tc>
      </w:tr>
      <w:tr w:rsidR="00EC3EAD" w14:paraId="3FD68117" w14:textId="77777777" w:rsidTr="00EC3EAD">
        <w:tc>
          <w:tcPr>
            <w:tcW w:w="1843" w:type="dxa"/>
          </w:tcPr>
          <w:p w14:paraId="52FA20A6" w14:textId="5CE19A4B" w:rsidR="00EC3EAD" w:rsidRDefault="00C3563C"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g</m:t>
                    </m:r>
                  </m:sub>
                </m:sSub>
              </m:oMath>
            </m:oMathPara>
          </w:p>
        </w:tc>
        <w:tc>
          <w:tcPr>
            <w:tcW w:w="2336" w:type="dxa"/>
          </w:tcPr>
          <w:p w14:paraId="60C34FBA" w14:textId="55E90C28" w:rsidR="00EC3EAD" w:rsidRDefault="00EC3EAD" w:rsidP="00EC3EAD">
            <w:pPr>
              <w:pStyle w:val="Tight"/>
              <w:jc w:val="center"/>
            </w:pPr>
            <m:oMathPara>
              <m:oMath>
                <m:r>
                  <w:rPr>
                    <w:rFonts w:ascii="Cambria Math" w:hAnsi="Cambria Math"/>
                  </w:rPr>
                  <m:t>0.5</m:t>
                </m:r>
              </m:oMath>
            </m:oMathPara>
          </w:p>
        </w:tc>
      </w:tr>
      <w:tr w:rsidR="00EC3EAD" w14:paraId="50C7F900" w14:textId="77777777" w:rsidTr="00EC3EAD">
        <w:tc>
          <w:tcPr>
            <w:tcW w:w="1843" w:type="dxa"/>
            <w:shd w:val="clear" w:color="auto" w:fill="D9D9D9" w:themeFill="background1" w:themeFillShade="D9"/>
          </w:tcPr>
          <w:p w14:paraId="43094143" w14:textId="2550D8D5" w:rsidR="00EC3EAD" w:rsidRDefault="00C3563C"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2336" w:type="dxa"/>
            <w:shd w:val="clear" w:color="auto" w:fill="D9D9D9" w:themeFill="background1" w:themeFillShade="D9"/>
          </w:tcPr>
          <w:p w14:paraId="55199077" w14:textId="3990A5C6" w:rsidR="00EC3EAD" w:rsidRDefault="00EC3EAD" w:rsidP="00EC3EAD">
            <w:pPr>
              <w:pStyle w:val="Tight"/>
              <w:jc w:val="center"/>
            </w:pPr>
            <m:oMathPara>
              <m:oMath>
                <m:r>
                  <w:rPr>
                    <w:rFonts w:ascii="Cambria Math" w:hAnsi="Cambria Math"/>
                  </w:rPr>
                  <m:t xml:space="preserve">40 </m:t>
                </m:r>
                <m:r>
                  <m:rPr>
                    <m:sty m:val="p"/>
                  </m:rPr>
                  <w:rPr>
                    <w:rFonts w:ascii="Cambria Math" w:hAnsi="Cambria Math"/>
                  </w:rPr>
                  <m:t>MPa</m:t>
                </m:r>
              </m:oMath>
            </m:oMathPara>
          </w:p>
        </w:tc>
      </w:tr>
      <w:tr w:rsidR="00EC3EAD" w14:paraId="378673A0" w14:textId="77777777" w:rsidTr="00EC3EAD">
        <w:tc>
          <w:tcPr>
            <w:tcW w:w="1843" w:type="dxa"/>
            <w:shd w:val="clear" w:color="auto" w:fill="D9D9D9" w:themeFill="background1" w:themeFillShade="D9"/>
          </w:tcPr>
          <w:p w14:paraId="628847F1" w14:textId="21CDA2B7" w:rsidR="00EC3EAD" w:rsidRDefault="00C3563C"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sat</m:t>
                    </m:r>
                  </m:sub>
                </m:sSub>
              </m:oMath>
            </m:oMathPara>
          </w:p>
        </w:tc>
        <w:tc>
          <w:tcPr>
            <w:tcW w:w="2336" w:type="dxa"/>
            <w:shd w:val="clear" w:color="auto" w:fill="D9D9D9" w:themeFill="background1" w:themeFillShade="D9"/>
          </w:tcPr>
          <w:p w14:paraId="213CE0BD" w14:textId="786BABC7" w:rsidR="00EC3EAD" w:rsidRPr="00EC3EAD" w:rsidRDefault="00EC3EAD" w:rsidP="00EC3EAD">
            <w:pPr>
              <w:pStyle w:val="Tight"/>
              <w:jc w:val="center"/>
              <w:rPr>
                <w:iCs/>
              </w:rPr>
            </w:pPr>
            <m:oMathPara>
              <m:oMath>
                <m:r>
                  <w:rPr>
                    <w:rFonts w:ascii="Cambria Math" w:hAnsi="Cambria Math"/>
                  </w:rPr>
                  <m:t xml:space="preserve">30 </m:t>
                </m:r>
                <m:r>
                  <m:rPr>
                    <m:sty m:val="p"/>
                  </m:rPr>
                  <w:rPr>
                    <w:rFonts w:ascii="Cambria Math" w:hAnsi="Cambria Math"/>
                  </w:rPr>
                  <m:t>MPa</m:t>
                </m:r>
              </m:oMath>
            </m:oMathPara>
          </w:p>
        </w:tc>
      </w:tr>
    </w:tbl>
    <w:p w14:paraId="19ED84F0" w14:textId="77777777" w:rsidR="00437763" w:rsidRDefault="00437763" w:rsidP="007232B2">
      <w:pPr>
        <w:pStyle w:val="Heading2"/>
      </w:pPr>
    </w:p>
    <w:p w14:paraId="466BA47F" w14:textId="5CE00A07" w:rsidR="003C18C9" w:rsidRDefault="003C18C9" w:rsidP="007232B2">
      <w:pPr>
        <w:pStyle w:val="Heading2"/>
      </w:pPr>
      <w:r>
        <w:t>RESERVOIR GEOMETRIES</w:t>
      </w:r>
    </w:p>
    <w:p w14:paraId="1A96540D" w14:textId="4474B1E7" w:rsidR="003A7BF1" w:rsidRDefault="003C18C9" w:rsidP="003C18C9">
      <w:pPr>
        <w:pStyle w:val="Heading3"/>
      </w:pPr>
      <w:r>
        <w:t>F</w:t>
      </w:r>
      <w:r w:rsidR="007232B2">
        <w:t>1</w:t>
      </w:r>
      <w:r w:rsidR="001A2E2D">
        <w:t>:</w:t>
      </w:r>
      <w:r w:rsidR="007232B2">
        <w:t xml:space="preserve"> </w:t>
      </w:r>
      <w:r w:rsidR="00854363">
        <w:t>Multiple fractures</w:t>
      </w:r>
    </w:p>
    <w:p w14:paraId="0B70E373" w14:textId="43C2202C" w:rsidR="000B658E" w:rsidRDefault="0093567C" w:rsidP="00B417C6">
      <w:pPr>
        <w:rPr>
          <w:rFonts w:eastAsia="Arial"/>
        </w:rPr>
      </w:pPr>
      <w:r>
        <w:rPr>
          <w:rFonts w:eastAsia="Arial"/>
        </w:rPr>
        <w:t xml:space="preserve">Build a reference model able to stress the </w:t>
      </w:r>
      <w:r w:rsidR="00FE3129">
        <w:rPr>
          <w:rFonts w:eastAsia="Arial"/>
        </w:rPr>
        <w:t>multiphase flow in the absence of a areal pressure gradient.</w:t>
      </w:r>
      <w:r w:rsidR="00494154">
        <w:rPr>
          <w:rFonts w:eastAsia="Arial"/>
        </w:rPr>
        <w:t xml:space="preserve"> This </w:t>
      </w:r>
      <w:r w:rsidR="00EC3EAD">
        <w:rPr>
          <w:rFonts w:eastAsia="Arial"/>
        </w:rPr>
        <w:t xml:space="preserve">is </w:t>
      </w:r>
      <w:r w:rsidR="00494154">
        <w:rPr>
          <w:rFonts w:eastAsia="Arial"/>
        </w:rPr>
        <w:t xml:space="preserve">a 2D model with a </w:t>
      </w:r>
      <w:r w:rsidR="00854363">
        <w:rPr>
          <w:rFonts w:eastAsia="Arial"/>
        </w:rPr>
        <w:t xml:space="preserve">regular </w:t>
      </w:r>
      <w:r w:rsidR="00494154">
        <w:rPr>
          <w:rFonts w:eastAsia="Arial"/>
        </w:rPr>
        <w:t xml:space="preserve">fracture </w:t>
      </w:r>
      <w:r w:rsidR="00854363">
        <w:rPr>
          <w:rFonts w:eastAsia="Arial"/>
        </w:rPr>
        <w:t xml:space="preserve">network initially </w:t>
      </w:r>
      <w:r w:rsidR="00784942">
        <w:rPr>
          <w:rFonts w:eastAsia="Arial"/>
        </w:rPr>
        <w:t>saturated with water</w:t>
      </w:r>
      <w:r w:rsidR="00494154">
        <w:rPr>
          <w:rFonts w:eastAsia="Arial"/>
        </w:rPr>
        <w:t>. Two fluid equilibrium regions: one for the matrix and one for the fracture.</w:t>
      </w:r>
      <w:r w:rsidR="003A7BF1">
        <w:rPr>
          <w:rFonts w:eastAsia="Arial"/>
        </w:rPr>
        <w:t xml:space="preserve"> Let the flow equilibrate naturally and </w:t>
      </w:r>
      <w:r w:rsidR="007232B2">
        <w:rPr>
          <w:rFonts w:eastAsia="Arial"/>
        </w:rPr>
        <w:t>measure the characteristic times.</w:t>
      </w:r>
    </w:p>
    <w:p w14:paraId="7EE5AB11" w14:textId="7486366E" w:rsidR="00784942" w:rsidRDefault="00784942" w:rsidP="00B417C6">
      <w:pPr>
        <w:rPr>
          <w:rFonts w:eastAsia="Arial"/>
        </w:rPr>
      </w:pPr>
      <w:r>
        <w:rPr>
          <w:rFonts w:eastAsia="Arial"/>
        </w:rPr>
        <w:t xml:space="preserve">The model can be implemented using </w:t>
      </w:r>
      <m:oMath>
        <m:r>
          <w:rPr>
            <w:rFonts w:ascii="Cambria Math" w:eastAsia="Arial" w:hAnsi="Cambria Math"/>
          </w:rPr>
          <m:t>2ϕ2κ</m:t>
        </m:r>
      </m:oMath>
      <w:r>
        <w:rPr>
          <w:rFonts w:eastAsia="Arial"/>
        </w:rPr>
        <w:t>, EDFM and LGR.</w:t>
      </w:r>
    </w:p>
    <w:tbl>
      <w:tblPr>
        <w:tblStyle w:val="TableGrid"/>
        <w:tblpPr w:leftFromText="180" w:rightFromText="180" w:vertAnchor="text" w:horzAnchor="margin" w:tblpXSpec="right" w:tblpY="1750"/>
        <w:tblW w:w="4179" w:type="dxa"/>
        <w:tblCellMar>
          <w:top w:w="28" w:type="dxa"/>
          <w:bottom w:w="28" w:type="dxa"/>
        </w:tblCellMar>
        <w:tblLook w:val="04A0" w:firstRow="1" w:lastRow="0" w:firstColumn="1" w:lastColumn="0" w:noHBand="0" w:noVBand="1"/>
      </w:tblPr>
      <w:tblGrid>
        <w:gridCol w:w="2547"/>
        <w:gridCol w:w="1632"/>
      </w:tblGrid>
      <w:tr w:rsidR="0000606E" w:rsidRPr="0000606E" w14:paraId="4F0E0EF4" w14:textId="77777777" w:rsidTr="0000606E">
        <w:tc>
          <w:tcPr>
            <w:tcW w:w="2547" w:type="dxa"/>
          </w:tcPr>
          <w:p w14:paraId="28D2302A" w14:textId="57E260C0" w:rsidR="0000606E" w:rsidRPr="0000606E" w:rsidRDefault="0000606E" w:rsidP="0000606E">
            <w:pPr>
              <w:pStyle w:val="Tight"/>
              <w:jc w:val="center"/>
              <w:rPr>
                <w:sz w:val="22"/>
                <w:szCs w:val="20"/>
              </w:rPr>
            </w:pPr>
            <m:oMath>
              <m:r>
                <w:rPr>
                  <w:rFonts w:ascii="Cambria Math" w:hAnsi="Cambria Math"/>
                  <w:sz w:val="22"/>
                  <w:szCs w:val="20"/>
                </w:rPr>
                <m:t>H</m:t>
              </m:r>
            </m:oMath>
            <w:r w:rsidRPr="0000606E">
              <w:rPr>
                <w:sz w:val="22"/>
                <w:szCs w:val="20"/>
              </w:rPr>
              <w:t xml:space="preserve"> (model height)</w:t>
            </w:r>
          </w:p>
        </w:tc>
        <w:tc>
          <w:tcPr>
            <w:tcW w:w="1632" w:type="dxa"/>
          </w:tcPr>
          <w:p w14:paraId="228E7AE9" w14:textId="77777777" w:rsidR="0000606E" w:rsidRPr="0000606E" w:rsidRDefault="0000606E" w:rsidP="0000606E">
            <w:pPr>
              <w:pStyle w:val="Tight"/>
              <w:jc w:val="center"/>
              <w:rPr>
                <w:iCs/>
                <w:sz w:val="22"/>
                <w:szCs w:val="20"/>
              </w:rPr>
            </w:pPr>
            <m:oMathPara>
              <m:oMath>
                <m:r>
                  <w:rPr>
                    <w:rFonts w:ascii="Cambria Math" w:hAnsi="Cambria Math"/>
                    <w:sz w:val="22"/>
                    <w:szCs w:val="20"/>
                  </w:rPr>
                  <m:t xml:space="preserve">300 </m:t>
                </m:r>
                <m:r>
                  <m:rPr>
                    <m:sty m:val="p"/>
                  </m:rPr>
                  <w:rPr>
                    <w:rFonts w:ascii="Cambria Math" w:hAnsi="Cambria Math"/>
                    <w:sz w:val="22"/>
                    <w:szCs w:val="20"/>
                  </w:rPr>
                  <m:t>m</m:t>
                </m:r>
              </m:oMath>
            </m:oMathPara>
          </w:p>
        </w:tc>
      </w:tr>
      <w:tr w:rsidR="0000606E" w:rsidRPr="0000606E" w14:paraId="2FC19FB6" w14:textId="77777777" w:rsidTr="0000606E">
        <w:tc>
          <w:tcPr>
            <w:tcW w:w="2547" w:type="dxa"/>
          </w:tcPr>
          <w:p w14:paraId="696081B7" w14:textId="4B521537" w:rsidR="0000606E" w:rsidRPr="0000606E" w:rsidRDefault="0000606E" w:rsidP="0000606E">
            <w:pPr>
              <w:pStyle w:val="Tight"/>
              <w:jc w:val="center"/>
              <w:rPr>
                <w:sz w:val="22"/>
                <w:szCs w:val="20"/>
              </w:rPr>
            </w:pPr>
            <m:oMath>
              <m:r>
                <w:rPr>
                  <w:rFonts w:ascii="Cambria Math" w:hAnsi="Cambria Math"/>
                  <w:sz w:val="22"/>
                  <w:szCs w:val="20"/>
                </w:rPr>
                <m:t>W</m:t>
              </m:r>
            </m:oMath>
            <w:r w:rsidRPr="0000606E">
              <w:rPr>
                <w:sz w:val="22"/>
                <w:szCs w:val="20"/>
              </w:rPr>
              <w:t xml:space="preserve"> (model width)</w:t>
            </w:r>
          </w:p>
        </w:tc>
        <w:tc>
          <w:tcPr>
            <w:tcW w:w="1632" w:type="dxa"/>
          </w:tcPr>
          <w:p w14:paraId="365D2E2F" w14:textId="77777777" w:rsidR="0000606E" w:rsidRPr="0000606E" w:rsidRDefault="0000606E" w:rsidP="0000606E">
            <w:pPr>
              <w:pStyle w:val="Tight"/>
              <w:jc w:val="center"/>
              <w:rPr>
                <w:sz w:val="22"/>
                <w:szCs w:val="20"/>
              </w:rPr>
            </w:pPr>
            <w:r w:rsidRPr="0000606E">
              <w:rPr>
                <w:sz w:val="22"/>
                <w:szCs w:val="20"/>
              </w:rPr>
              <w:t xml:space="preserve">10 </w:t>
            </w:r>
            <m:oMath>
              <m:r>
                <m:rPr>
                  <m:sty m:val="p"/>
                </m:rPr>
                <w:rPr>
                  <w:rFonts w:ascii="Cambria Math" w:hAnsi="Cambria Math"/>
                  <w:sz w:val="22"/>
                  <w:szCs w:val="20"/>
                </w:rPr>
                <m:t>m</m:t>
              </m:r>
            </m:oMath>
          </w:p>
        </w:tc>
      </w:tr>
      <w:tr w:rsidR="0000606E" w:rsidRPr="0000606E" w14:paraId="7FEE1F25" w14:textId="77777777" w:rsidTr="0000606E">
        <w:tc>
          <w:tcPr>
            <w:tcW w:w="2547" w:type="dxa"/>
          </w:tcPr>
          <w:p w14:paraId="3218CC67" w14:textId="77777777" w:rsidR="0000606E" w:rsidRPr="0000606E" w:rsidRDefault="0000606E" w:rsidP="0000606E">
            <w:pPr>
              <w:pStyle w:val="Tight"/>
              <w:jc w:val="center"/>
              <w:rPr>
                <w:sz w:val="22"/>
                <w:szCs w:val="20"/>
              </w:rPr>
            </w:pPr>
            <w:r w:rsidRPr="0000606E">
              <w:rPr>
                <w:sz w:val="22"/>
                <w:szCs w:val="20"/>
              </w:rPr>
              <w:t>Frac Spacing</w:t>
            </w:r>
          </w:p>
        </w:tc>
        <w:tc>
          <w:tcPr>
            <w:tcW w:w="1632" w:type="dxa"/>
          </w:tcPr>
          <w:p w14:paraId="7C666999" w14:textId="77777777" w:rsidR="0000606E" w:rsidRPr="0000606E" w:rsidRDefault="0000606E" w:rsidP="0000606E">
            <w:pPr>
              <w:pStyle w:val="Tight"/>
              <w:jc w:val="center"/>
              <w:rPr>
                <w:sz w:val="22"/>
                <w:szCs w:val="20"/>
              </w:rPr>
            </w:pPr>
            <m:oMathPara>
              <m:oMath>
                <m:r>
                  <w:rPr>
                    <w:rFonts w:ascii="Cambria Math" w:hAnsi="Cambria Math"/>
                    <w:sz w:val="22"/>
                    <w:szCs w:val="20"/>
                  </w:rPr>
                  <m:t xml:space="preserve">0.5 </m:t>
                </m:r>
                <m:r>
                  <m:rPr>
                    <m:sty m:val="p"/>
                  </m:rPr>
                  <w:rPr>
                    <w:rFonts w:ascii="Cambria Math" w:hAnsi="Cambria Math"/>
                    <w:sz w:val="22"/>
                    <w:szCs w:val="20"/>
                  </w:rPr>
                  <m:t>m</m:t>
                </m:r>
              </m:oMath>
            </m:oMathPara>
          </w:p>
        </w:tc>
      </w:tr>
    </w:tbl>
    <w:p w14:paraId="68307297" w14:textId="5BFBE03D" w:rsidR="007232B2" w:rsidRDefault="00854363" w:rsidP="00386772">
      <w:pPr>
        <w:pStyle w:val="Figure"/>
      </w:pPr>
      <w:r>
        <w:rPr>
          <w:noProof/>
        </w:rPr>
        <w:drawing>
          <wp:inline distT="0" distB="0" distL="0" distR="0" wp14:anchorId="68D67467" wp14:editId="063C7102">
            <wp:extent cx="3476543" cy="2160000"/>
            <wp:effectExtent l="0" t="0" r="0" b="0"/>
            <wp:docPr id="689352164" name="Picture 8"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52164" name="Picture 8" descr="A screenshot of a g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6543" cy="2160000"/>
                    </a:xfrm>
                    <a:prstGeom prst="rect">
                      <a:avLst/>
                    </a:prstGeom>
                    <a:noFill/>
                  </pic:spPr>
                </pic:pic>
              </a:graphicData>
            </a:graphic>
          </wp:inline>
        </w:drawing>
      </w:r>
    </w:p>
    <w:p w14:paraId="3A816FB5" w14:textId="33096A70" w:rsidR="00260CC9" w:rsidRDefault="00260CC9" w:rsidP="00260CC9">
      <w:pPr>
        <w:pStyle w:val="Figure-Legend"/>
        <w:rPr>
          <w:rFonts w:eastAsia="Arial"/>
        </w:rPr>
      </w:pPr>
      <w:r>
        <w:rPr>
          <w:rFonts w:eastAsia="Arial"/>
        </w:rPr>
        <w:t xml:space="preserve">Figure </w:t>
      </w:r>
      <w:r>
        <w:rPr>
          <w:rFonts w:eastAsia="Arial"/>
        </w:rPr>
        <w:fldChar w:fldCharType="begin"/>
      </w:r>
      <w:r>
        <w:rPr>
          <w:rFonts w:eastAsia="Arial"/>
        </w:rPr>
        <w:instrText xml:space="preserve"> \seq fig </w:instrText>
      </w:r>
      <w:r>
        <w:rPr>
          <w:rFonts w:eastAsia="Arial"/>
        </w:rPr>
        <w:fldChar w:fldCharType="separate"/>
      </w:r>
      <w:r>
        <w:rPr>
          <w:rFonts w:eastAsia="Arial"/>
          <w:noProof/>
        </w:rPr>
        <w:t>1</w:t>
      </w:r>
      <w:r>
        <w:rPr>
          <w:rFonts w:eastAsia="Arial"/>
        </w:rPr>
        <w:fldChar w:fldCharType="end"/>
      </w:r>
      <w:r>
        <w:rPr>
          <w:rFonts w:eastAsia="Arial"/>
        </w:rPr>
        <w:t xml:space="preserve"> – Reservoir geometry F1</w:t>
      </w:r>
      <w:r w:rsidR="00680C3F">
        <w:rPr>
          <w:rFonts w:eastAsia="Arial"/>
        </w:rPr>
        <w:t>.</w:t>
      </w:r>
    </w:p>
    <w:p w14:paraId="2F542ED4" w14:textId="77777777" w:rsidR="00EC3EAD" w:rsidRDefault="00EC3EAD" w:rsidP="00EC3EAD">
      <w:pPr>
        <w:rPr>
          <w:rFonts w:eastAsia="Arial"/>
        </w:rPr>
      </w:pPr>
    </w:p>
    <w:p w14:paraId="7ED158D3" w14:textId="3F565D1E" w:rsidR="008E4F57" w:rsidRDefault="008E4F57" w:rsidP="008E4F57">
      <w:pPr>
        <w:pStyle w:val="Heading2"/>
      </w:pPr>
      <w:r>
        <w:t>CAPILLARY PRESSURE</w:t>
      </w:r>
      <w:r w:rsidR="00437763">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m:t>
            </m:r>
          </m:sub>
        </m:sSub>
      </m:oMath>
    </w:p>
    <w:p w14:paraId="044D638C" w14:textId="565E6927" w:rsidR="00824B48" w:rsidRDefault="00824B48" w:rsidP="00824B48">
      <w:r w:rsidRPr="00824B48">
        <w:t>Elabo</w:t>
      </w:r>
      <w:r>
        <w:t>borate reference cases</w:t>
      </w:r>
      <w:r w:rsidR="00C87B3B">
        <w:t>.</w:t>
      </w:r>
      <w:r w:rsidR="00437763">
        <w:t xml:space="preserve">Observe that the fracture has low but not null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437763">
        <w:t>.</w:t>
      </w:r>
    </w:p>
    <w:p w14:paraId="3F1608AC" w14:textId="2DCB88F9" w:rsidR="00D2642D" w:rsidRPr="00D2642D" w:rsidRDefault="00D2642D" w:rsidP="00D2642D">
      <w:pPr>
        <w:rPr>
          <w:color w:val="FF0000"/>
        </w:rPr>
      </w:pPr>
      <w:r w:rsidRPr="00FF227D">
        <w:rPr>
          <w:color w:val="FF0000"/>
        </w:rPr>
        <w:t>TBD</w:t>
      </w:r>
      <w:r>
        <w:rPr>
          <w:color w:val="FF0000"/>
        </w:rPr>
        <w:t xml:space="preserve"> – pair of curves: one for the matrix and one for the fracture, for each scenario</w:t>
      </w:r>
      <w:r w:rsidRPr="00D2642D">
        <w:rPr>
          <w:color w:val="FF0000"/>
        </w:rPr>
        <w:t>:</w:t>
      </w:r>
    </w:p>
    <w:p w14:paraId="78020A37" w14:textId="7D2CAC5E" w:rsidR="003E5012" w:rsidRPr="003E5012" w:rsidRDefault="00824B48" w:rsidP="003E5012">
      <w:pPr>
        <w:pStyle w:val="Heading3"/>
      </w:pPr>
      <w:r>
        <w:t>PCWO-WW</w:t>
      </w:r>
      <w:r w:rsidR="008E4F57">
        <w:t xml:space="preserve">: </w:t>
      </w:r>
      <w:r w:rsidR="003E5012">
        <w:t>Water-oil capillary pressure, strongly w</w:t>
      </w:r>
      <w:r w:rsidR="008E4F57">
        <w:t>ater wet</w:t>
      </w:r>
      <w:r w:rsidR="003E5012">
        <w:t xml:space="preserve"> media</w:t>
      </w:r>
    </w:p>
    <w:p w14:paraId="1D111F3B" w14:textId="51132FF9" w:rsidR="008E4F57" w:rsidRDefault="00824B48" w:rsidP="00824B48">
      <w:pPr>
        <w:pStyle w:val="Heading3"/>
      </w:pPr>
      <w:r>
        <w:t>PCWO-MW</w:t>
      </w:r>
      <w:r w:rsidR="008E4F57">
        <w:t xml:space="preserve">: </w:t>
      </w:r>
      <w:r w:rsidR="003E5012">
        <w:t>Water-oil capillary pressure, mixed wet media</w:t>
      </w:r>
    </w:p>
    <w:p w14:paraId="390CFB3D" w14:textId="5DD2EA73" w:rsidR="008E4F57" w:rsidRDefault="00824B48" w:rsidP="008E4F57">
      <w:pPr>
        <w:pStyle w:val="Heading3"/>
      </w:pPr>
      <w:r>
        <w:t>PCWO-OW</w:t>
      </w:r>
      <w:r w:rsidR="008E4F57">
        <w:t>:</w:t>
      </w:r>
      <w:r w:rsidR="003E5012">
        <w:t xml:space="preserve"> Water-oil capillary pressure, </w:t>
      </w:r>
      <w:r w:rsidR="00974287">
        <w:t>strongly o</w:t>
      </w:r>
      <w:r w:rsidR="003E5012">
        <w:t>il wet media</w:t>
      </w:r>
    </w:p>
    <w:p w14:paraId="15430453" w14:textId="69E31D69" w:rsidR="003E5012" w:rsidRPr="003E5012" w:rsidRDefault="003E5012" w:rsidP="003E5012">
      <w:pPr>
        <w:pStyle w:val="Heading3"/>
      </w:pPr>
      <w:r>
        <w:t>PCGL-WW: Gas-liquid capillary pressure</w:t>
      </w:r>
    </w:p>
    <w:p w14:paraId="7594B449" w14:textId="47335D7E" w:rsidR="008E4F57" w:rsidRDefault="00B83ADC" w:rsidP="00B83ADC">
      <w:r w:rsidRPr="00B83ADC">
        <w:t xml:space="preserve">Use </w:t>
      </w:r>
      <w:r>
        <w:t>a unique</w:t>
      </w:r>
      <w:r w:rsidR="00D97D99">
        <w:t xml:space="preserve"> </w:t>
      </w:r>
      <w:r w:rsidR="00EB6C13">
        <w:t>g</w:t>
      </w:r>
      <w:r>
        <w:t>as-</w:t>
      </w:r>
      <w:r w:rsidR="00EB6C13">
        <w:t>l</w:t>
      </w:r>
      <w:r>
        <w:t xml:space="preserve">iquid </w:t>
      </w:r>
      <w:r w:rsidR="00EB6C13">
        <w:t>capillary pressure</w:t>
      </w:r>
      <w:r w:rsidR="00D2642D">
        <w:t>, regardless of wettability</w:t>
      </w:r>
      <w:r w:rsidR="00EB6C13">
        <w:t>.</w:t>
      </w:r>
    </w:p>
    <w:p w14:paraId="00A40ABD" w14:textId="77777777" w:rsidR="0000606E" w:rsidRDefault="0000606E" w:rsidP="004D502D">
      <w:pPr>
        <w:pStyle w:val="Heading2"/>
      </w:pPr>
    </w:p>
    <w:p w14:paraId="0DF9F5B6" w14:textId="131AA7CC" w:rsidR="004D502D" w:rsidRDefault="004D502D" w:rsidP="004D502D">
      <w:pPr>
        <w:pStyle w:val="Heading2"/>
      </w:pPr>
      <w:r>
        <w:t>RELATIVE PERMEABILITY</w:t>
      </w:r>
    </w:p>
    <w:p w14:paraId="4465A2B2" w14:textId="77777777" w:rsidR="0000606E" w:rsidRPr="00D2642D" w:rsidRDefault="0000606E" w:rsidP="0000606E">
      <w:pPr>
        <w:rPr>
          <w:color w:val="FF0000"/>
        </w:rPr>
      </w:pPr>
      <w:r w:rsidRPr="00FF227D">
        <w:rPr>
          <w:color w:val="FF0000"/>
        </w:rPr>
        <w:t>TBD</w:t>
      </w:r>
      <w:r>
        <w:rPr>
          <w:color w:val="FF0000"/>
        </w:rPr>
        <w:t xml:space="preserve"> – pair of curves: one for the matrix and one for the fracture, for each scenario</w:t>
      </w:r>
      <w:r w:rsidRPr="00D2642D">
        <w:rPr>
          <w:color w:val="FF0000"/>
        </w:rPr>
        <w:t>:</w:t>
      </w:r>
    </w:p>
    <w:p w14:paraId="33AE9BE5" w14:textId="573404A3" w:rsidR="00C87B3B" w:rsidRDefault="00C87B3B" w:rsidP="00C87B3B">
      <w:r w:rsidRPr="00824B48">
        <w:t>Elabo</w:t>
      </w:r>
      <w:r>
        <w:t>borate reference cases</w:t>
      </w:r>
      <w:r w:rsidR="000850FF">
        <w:t xml:space="preserve"> for fracture and matrix</w:t>
      </w:r>
      <w:r>
        <w:t>.</w:t>
      </w:r>
    </w:p>
    <w:p w14:paraId="7B884A02" w14:textId="53E754E8" w:rsidR="004D502D" w:rsidRPr="003E5012" w:rsidRDefault="004D502D" w:rsidP="004D502D">
      <w:pPr>
        <w:pStyle w:val="Heading3"/>
      </w:pPr>
      <w:r>
        <w:t>KRWO-WW: Water-oil relative permebility, strongly water wet media</w:t>
      </w:r>
    </w:p>
    <w:p w14:paraId="06EDC783" w14:textId="300D68F9" w:rsidR="00974287" w:rsidRPr="003E5012" w:rsidRDefault="00974287" w:rsidP="00974287">
      <w:pPr>
        <w:pStyle w:val="Heading3"/>
      </w:pPr>
      <w:r>
        <w:t>KRWO-MW: Water-oil relative permebility, mixed wet media</w:t>
      </w:r>
    </w:p>
    <w:p w14:paraId="490E94AB" w14:textId="04DDBCBC" w:rsidR="00974287" w:rsidRPr="003E5012" w:rsidRDefault="00974287" w:rsidP="00974287">
      <w:pPr>
        <w:pStyle w:val="Heading3"/>
      </w:pPr>
      <w:r>
        <w:t>KRWO-OW: Water-oil relative permebility, strongly oil wet media</w:t>
      </w:r>
    </w:p>
    <w:p w14:paraId="47CA86D1" w14:textId="77777777" w:rsidR="004D502D" w:rsidRDefault="004D502D" w:rsidP="004D502D"/>
    <w:p w14:paraId="046EA50B" w14:textId="77777777" w:rsidR="00394F2D" w:rsidRDefault="00394F2D" w:rsidP="004D502D"/>
    <w:p w14:paraId="580D80AD" w14:textId="77777777" w:rsidR="00394F2D" w:rsidRDefault="00394F2D">
      <w:pPr>
        <w:spacing w:before="0" w:line="240" w:lineRule="auto"/>
        <w:jc w:val="left"/>
      </w:pPr>
      <w:r>
        <w:br w:type="page"/>
      </w:r>
    </w:p>
    <w:p w14:paraId="284C5546" w14:textId="090B2C4D" w:rsidR="00394F2D" w:rsidRDefault="00394F2D" w:rsidP="00D6375E">
      <w:pPr>
        <w:pStyle w:val="ListParagraph"/>
        <w:numPr>
          <w:ilvl w:val="0"/>
          <w:numId w:val="7"/>
        </w:numPr>
        <w:spacing w:line="276" w:lineRule="auto"/>
      </w:pPr>
      <w:r>
        <w:lastRenderedPageBreak/>
        <w:t xml:space="preserve">Objective function: </w:t>
      </w:r>
      <w:r w:rsidR="004A67EA" w:rsidRPr="00D6375E">
        <w:rPr>
          <w:u w:val="single"/>
        </w:rPr>
        <w:t>OIL RECOVERY</w:t>
      </w:r>
      <w:r>
        <w:t>;</w:t>
      </w:r>
    </w:p>
    <w:p w14:paraId="79156A06" w14:textId="0CAF28BE" w:rsidR="00F51571" w:rsidRDefault="00665167" w:rsidP="00DF1CF1">
      <w:pPr>
        <w:pStyle w:val="ListParagraph"/>
        <w:numPr>
          <w:ilvl w:val="0"/>
          <w:numId w:val="7"/>
        </w:numPr>
        <w:spacing w:line="276" w:lineRule="auto"/>
      </w:pPr>
      <w:r>
        <w:t>Contributions</w:t>
      </w:r>
      <w:r w:rsidR="0057770E">
        <w:t xml:space="preserve">: </w:t>
      </w:r>
    </w:p>
    <w:p w14:paraId="7E7C92BF" w14:textId="77777777" w:rsidR="00761C18" w:rsidRDefault="00761C18" w:rsidP="00C4481B">
      <w:pPr>
        <w:pStyle w:val="ListParagraph"/>
        <w:numPr>
          <w:ilvl w:val="1"/>
          <w:numId w:val="7"/>
        </w:numPr>
        <w:spacing w:line="276" w:lineRule="auto"/>
      </w:pPr>
      <w:r w:rsidRPr="00A434C8">
        <w:rPr>
          <w:u w:val="single"/>
        </w:rPr>
        <w:t>VALIDAT</w:t>
      </w:r>
      <w:r>
        <w:rPr>
          <w:u w:val="single"/>
        </w:rPr>
        <w:t>ION</w:t>
      </w:r>
      <w:r w:rsidRPr="001B0CC7">
        <w:t xml:space="preserve"> and </w:t>
      </w:r>
      <w:r w:rsidRPr="00A434C8">
        <w:rPr>
          <w:u w:val="single"/>
        </w:rPr>
        <w:t>COMPAR</w:t>
      </w:r>
      <w:r>
        <w:rPr>
          <w:u w:val="single"/>
        </w:rPr>
        <w:t>ISON</w:t>
      </w:r>
      <w:r>
        <w:t xml:space="preserve"> of </w:t>
      </w:r>
      <m:oMath>
        <m:r>
          <w:rPr>
            <w:rFonts w:ascii="Cambria Math" w:hAnsi="Cambria Math"/>
          </w:rPr>
          <m:t>1ϕ</m:t>
        </m:r>
      </m:oMath>
      <w:r>
        <w:t xml:space="preserve">, </w:t>
      </w:r>
      <m:oMath>
        <m:r>
          <w:rPr>
            <w:rFonts w:ascii="Cambria Math" w:hAnsi="Cambria Math"/>
          </w:rPr>
          <m:t>2ϕ2κ</m:t>
        </m:r>
      </m:oMath>
      <w:r>
        <w:t xml:space="preserve"> and EDFM capabilities to represent the </w:t>
      </w:r>
      <w:r>
        <w:rPr>
          <w:u w:val="single"/>
        </w:rPr>
        <w:t xml:space="preserve">OIL RECOVERY </w:t>
      </w:r>
      <w:r w:rsidRPr="001708CA">
        <w:rPr>
          <w:u w:val="single"/>
        </w:rPr>
        <w:t>MECHANISMS</w:t>
      </w:r>
      <w:r>
        <w:t xml:space="preserve"> </w:t>
      </w:r>
      <w:r w:rsidRPr="001708CA">
        <w:t>and</w:t>
      </w:r>
      <w:r>
        <w:t xml:space="preserve"> </w:t>
      </w:r>
      <w:r w:rsidRPr="00A434C8">
        <w:rPr>
          <w:u w:val="single"/>
        </w:rPr>
        <w:t>CHARACTERISTIC TIMES</w:t>
      </w:r>
      <w:r>
        <w:t xml:space="preserve"> in a natural fracture model.</w:t>
      </w:r>
    </w:p>
    <w:p w14:paraId="075309FB" w14:textId="661E1A55" w:rsidR="00C4481B" w:rsidRPr="00D6375E" w:rsidRDefault="007A51E8" w:rsidP="00C4481B">
      <w:pPr>
        <w:pStyle w:val="ListParagraph"/>
        <w:numPr>
          <w:ilvl w:val="1"/>
          <w:numId w:val="7"/>
        </w:numPr>
        <w:spacing w:line="276" w:lineRule="auto"/>
      </w:pPr>
      <w:r>
        <w:rPr>
          <w:u w:val="single"/>
        </w:rPr>
        <w:t>GUIDELINES</w:t>
      </w:r>
      <w:r w:rsidR="00665167">
        <w:t xml:space="preserve"> </w:t>
      </w:r>
      <w:r w:rsidR="00C4481B">
        <w:t xml:space="preserve">and </w:t>
      </w:r>
      <w:r w:rsidR="003C1BD3" w:rsidRPr="003C1BD3">
        <w:rPr>
          <w:u w:val="single"/>
        </w:rPr>
        <w:t>CRITERIA</w:t>
      </w:r>
      <w:r w:rsidR="003C1BD3" w:rsidRPr="00D6375E">
        <w:t xml:space="preserve"> </w:t>
      </w:r>
      <w:r w:rsidRPr="00D6375E">
        <w:t xml:space="preserve">for </w:t>
      </w:r>
      <w:r w:rsidR="003C1BD3" w:rsidRPr="003C1BD3">
        <w:rPr>
          <w:u w:val="single"/>
        </w:rPr>
        <w:t>TECHNOLOGY SELECTION</w:t>
      </w:r>
      <w:r w:rsidR="00C4481B">
        <w:t xml:space="preserve"> </w:t>
      </w:r>
      <w:r w:rsidR="004A67EA">
        <w:t>in</w:t>
      </w:r>
      <w:r w:rsidR="00C4481B">
        <w:t xml:space="preserve"> </w:t>
      </w:r>
      <w:r w:rsidR="004A67EA">
        <w:t>representing</w:t>
      </w:r>
      <w:r w:rsidR="00C4481B">
        <w:t xml:space="preserve"> of </w:t>
      </w:r>
      <w:r w:rsidR="00A13F63">
        <w:t xml:space="preserve">Waterflooding and Gasfooding </w:t>
      </w:r>
      <w:r w:rsidR="0084463A">
        <w:t xml:space="preserve"> as</w:t>
      </w:r>
      <w:r w:rsidR="001B0CC7">
        <w:t xml:space="preserve"> </w:t>
      </w:r>
      <w:r w:rsidR="00A13F63">
        <w:t>EOR</w:t>
      </w:r>
      <w:r w:rsidR="00C4481B">
        <w:t xml:space="preserve"> in </w:t>
      </w:r>
      <w:r w:rsidR="00A13F63">
        <w:t>Naturally Fracture Reservoirs</w:t>
      </w:r>
      <w:r w:rsidR="00665167">
        <w:t>.</w:t>
      </w:r>
    </w:p>
    <w:p w14:paraId="4216C476" w14:textId="079CF90F" w:rsidR="004205B6" w:rsidRDefault="004205B6" w:rsidP="00D6375E">
      <w:pPr>
        <w:pStyle w:val="ListParagraph"/>
        <w:numPr>
          <w:ilvl w:val="0"/>
          <w:numId w:val="7"/>
        </w:numPr>
        <w:spacing w:line="276" w:lineRule="auto"/>
      </w:pPr>
      <w:r>
        <w:t>Assumption for VALIDATION</w:t>
      </w:r>
    </w:p>
    <w:p w14:paraId="6F815F0F" w14:textId="315D7D4B" w:rsidR="004205B6" w:rsidRDefault="008A403F" w:rsidP="00D6375E">
      <w:pPr>
        <w:pStyle w:val="ListParagraph"/>
        <w:numPr>
          <w:ilvl w:val="1"/>
          <w:numId w:val="7"/>
        </w:numPr>
        <w:spacing w:line="276" w:lineRule="auto"/>
      </w:pPr>
      <w:r>
        <w:t>Regular small-scale model</w:t>
      </w:r>
    </w:p>
    <w:p w14:paraId="5E2C54EE" w14:textId="07F0804C" w:rsidR="008A403F" w:rsidRDefault="008A403F" w:rsidP="00D6375E">
      <w:pPr>
        <w:pStyle w:val="ListParagraph"/>
        <w:numPr>
          <w:ilvl w:val="1"/>
          <w:numId w:val="7"/>
        </w:numPr>
        <w:spacing w:line="276" w:lineRule="auto"/>
      </w:pPr>
      <w:r>
        <w:t>Use a LGR model as reference</w:t>
      </w:r>
    </w:p>
    <w:p w14:paraId="6EF88375" w14:textId="1E227AAE" w:rsidR="00B71A19" w:rsidRDefault="00B71A19" w:rsidP="00D6375E">
      <w:pPr>
        <w:pStyle w:val="ListParagraph"/>
        <w:numPr>
          <w:ilvl w:val="1"/>
          <w:numId w:val="7"/>
        </w:numPr>
        <w:spacing w:line="276" w:lineRule="auto"/>
      </w:pPr>
      <w:r>
        <w:t xml:space="preserve">Deri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513EF">
        <w:t xml:space="preserve"> , </w:t>
      </w:r>
      <m:oMath>
        <m:sSub>
          <m:sSubPr>
            <m:ctrlPr>
              <w:rPr>
                <w:rFonts w:ascii="Cambria Math" w:hAnsi="Cambria Math"/>
                <w:i/>
              </w:rPr>
            </m:ctrlPr>
          </m:sSubPr>
          <m:e>
            <m:r>
              <w:rPr>
                <w:rFonts w:ascii="Cambria Math" w:hAnsi="Cambria Math"/>
              </w:rPr>
              <m:t>P</m:t>
            </m:r>
          </m:e>
          <m:sub>
            <m:r>
              <w:rPr>
                <w:rFonts w:ascii="Cambria Math" w:hAnsi="Cambria Math"/>
              </w:rPr>
              <m:t>CAP</m:t>
            </m:r>
          </m:sub>
        </m:sSub>
      </m:oMath>
      <w:r w:rsidR="00F513EF">
        <w:t xml:space="preserve"> and shape functions to use for comparison</w:t>
      </w:r>
    </w:p>
    <w:p w14:paraId="4A7751BD" w14:textId="1942A6E3" w:rsidR="0057770E" w:rsidRDefault="0057770E" w:rsidP="00D6375E">
      <w:pPr>
        <w:pStyle w:val="ListParagraph"/>
        <w:numPr>
          <w:ilvl w:val="0"/>
          <w:numId w:val="7"/>
        </w:numPr>
        <w:spacing w:line="276" w:lineRule="auto"/>
      </w:pPr>
      <w:r>
        <w:t>Assumptions</w:t>
      </w:r>
      <w:r w:rsidR="004205B6">
        <w:t xml:space="preserve"> for COMPARISON</w:t>
      </w:r>
    </w:p>
    <w:p w14:paraId="332380CB" w14:textId="02788884" w:rsidR="0057770E" w:rsidRDefault="0057770E" w:rsidP="00D6375E">
      <w:pPr>
        <w:pStyle w:val="ListParagraph"/>
        <w:numPr>
          <w:ilvl w:val="1"/>
          <w:numId w:val="7"/>
        </w:numPr>
        <w:spacing w:line="276" w:lineRule="auto"/>
      </w:pPr>
      <w:r>
        <w:t>homogenous matrix and fracture;</w:t>
      </w:r>
    </w:p>
    <w:p w14:paraId="2BB9C36B" w14:textId="4345F4DF" w:rsidR="0057770E" w:rsidRDefault="0057770E" w:rsidP="00D6375E">
      <w:pPr>
        <w:pStyle w:val="ListParagraph"/>
        <w:numPr>
          <w:ilvl w:val="1"/>
          <w:numId w:val="7"/>
        </w:numPr>
        <w:spacing w:line="276" w:lineRule="auto"/>
      </w:pPr>
      <w:r>
        <w:t>single geological scenario of fractures;</w:t>
      </w:r>
    </w:p>
    <w:p w14:paraId="60461AFE" w14:textId="4D1244E8" w:rsidR="0057770E" w:rsidRDefault="0057770E" w:rsidP="00D6375E">
      <w:pPr>
        <w:pStyle w:val="ListParagraph"/>
        <w:numPr>
          <w:ilvl w:val="1"/>
          <w:numId w:val="7"/>
        </w:numPr>
        <w:spacing w:line="276" w:lineRule="auto"/>
      </w:pPr>
      <w:r>
        <w:t>model scale suitable for phenomenological investigation;</w:t>
      </w:r>
    </w:p>
    <w:p w14:paraId="2AFA303D" w14:textId="1F93CD82" w:rsidR="0057770E" w:rsidRDefault="0057770E" w:rsidP="00D6375E">
      <w:pPr>
        <w:pStyle w:val="ListParagraph"/>
        <w:numPr>
          <w:ilvl w:val="1"/>
          <w:numId w:val="7"/>
        </w:numPr>
        <w:spacing w:line="276" w:lineRule="auto"/>
      </w:pPr>
      <w:r>
        <w:t>injection and production rates suitable for the model scale.</w:t>
      </w:r>
    </w:p>
    <w:p w14:paraId="51900289" w14:textId="77777777" w:rsidR="00E27CA3" w:rsidRDefault="00D64A6B" w:rsidP="00D6375E">
      <w:pPr>
        <w:pStyle w:val="ListParagraph"/>
        <w:numPr>
          <w:ilvl w:val="0"/>
          <w:numId w:val="7"/>
        </w:numPr>
        <w:spacing w:line="276" w:lineRule="auto"/>
      </w:pPr>
      <w:r>
        <w:t>Main motivation</w:t>
      </w:r>
      <w:r w:rsidR="000147E5">
        <w:t>/</w:t>
      </w:r>
      <w:r w:rsidR="00E253F5">
        <w:t>hypothesis</w:t>
      </w:r>
      <w:r>
        <w:t xml:space="preserve">: </w:t>
      </w:r>
    </w:p>
    <w:p w14:paraId="2E78AE87" w14:textId="2D090D36" w:rsidR="00D64A6B" w:rsidRDefault="004759AD" w:rsidP="00D6375E">
      <w:pPr>
        <w:pStyle w:val="ListParagraph"/>
        <w:numPr>
          <w:ilvl w:val="1"/>
          <w:numId w:val="7"/>
        </w:numPr>
        <w:spacing w:line="276" w:lineRule="auto"/>
      </w:pPr>
      <w:r>
        <w:t xml:space="preserve">whereas the </w:t>
      </w:r>
      <m:oMath>
        <m:r>
          <w:rPr>
            <w:rFonts w:ascii="Cambria Math" w:hAnsi="Cambria Math"/>
          </w:rPr>
          <m:t>2ϕ2κ</m:t>
        </m:r>
      </m:oMath>
      <w:r w:rsidR="00086A98" w:rsidDel="00086A98">
        <w:t xml:space="preserve"> </w:t>
      </w:r>
      <w:r>
        <w:t>offers some flexibility in the shape function</w:t>
      </w:r>
      <w:r w:rsidR="002F38B5">
        <w:t xml:space="preserve"> formulation</w:t>
      </w:r>
      <w:r>
        <w:t xml:space="preserve"> to represent multiphase</w:t>
      </w:r>
      <w:r w:rsidR="0088059E">
        <w:t xml:space="preserve"> flow and gravity effect on the matrix-fracture exchange, the capability of EDFM using </w:t>
      </w:r>
      <w:r w:rsidR="002F38B5">
        <w:t>non-neighboring connections</w:t>
      </w:r>
      <w:r w:rsidR="00204C08">
        <w:t xml:space="preserve"> to come up with the s</w:t>
      </w:r>
      <w:r w:rsidR="002F38B5">
        <w:t xml:space="preserve">ame level of representation is not </w:t>
      </w:r>
      <w:r w:rsidR="00133491">
        <w:t>fully proved</w:t>
      </w:r>
      <w:r w:rsidR="00E27CA3">
        <w:t>;</w:t>
      </w:r>
    </w:p>
    <w:p w14:paraId="7AFED514" w14:textId="3BC0F022" w:rsidR="00E27CA3" w:rsidRDefault="00E27CA3" w:rsidP="00DF1CF1">
      <w:pPr>
        <w:pStyle w:val="ListParagraph"/>
        <w:numPr>
          <w:ilvl w:val="1"/>
          <w:numId w:val="7"/>
        </w:numPr>
        <w:spacing w:line="276" w:lineRule="auto"/>
      </w:pPr>
      <w:r>
        <w:t xml:space="preserve">Methodological guidelines for multiphase </w:t>
      </w:r>
      <w:r w:rsidR="000111E1">
        <w:t>flow using EDFM approach.</w:t>
      </w:r>
    </w:p>
    <w:p w14:paraId="32192583" w14:textId="57A7BA3E" w:rsidR="00133491" w:rsidRDefault="0098008D" w:rsidP="00D6375E">
      <w:pPr>
        <w:pStyle w:val="ListParagraph"/>
        <w:numPr>
          <w:ilvl w:val="0"/>
          <w:numId w:val="7"/>
        </w:numPr>
        <w:spacing w:line="276" w:lineRule="auto"/>
      </w:pPr>
      <w:r>
        <w:t>L</w:t>
      </w:r>
      <w:r w:rsidR="00133491">
        <w:t>iterature survey:</w:t>
      </w:r>
    </w:p>
    <w:p w14:paraId="23E67308" w14:textId="71947F39" w:rsidR="0098008D" w:rsidRDefault="008F496B" w:rsidP="00DF1CF1">
      <w:pPr>
        <w:pStyle w:val="ListParagraph"/>
        <w:numPr>
          <w:ilvl w:val="1"/>
          <w:numId w:val="7"/>
        </w:numPr>
        <w:spacing w:line="276" w:lineRule="auto"/>
      </w:pPr>
      <w:r>
        <w:t>P</w:t>
      </w:r>
      <w:r w:rsidR="0098008D">
        <w:t>anorama</w:t>
      </w:r>
      <w:r>
        <w:t xml:space="preserve"> on EOR methods</w:t>
      </w:r>
      <w:r w:rsidR="009C7206">
        <w:t xml:space="preserve"> in NFR</w:t>
      </w:r>
    </w:p>
    <w:p w14:paraId="6EBA058C" w14:textId="574C4456" w:rsidR="00BF491B" w:rsidRDefault="002C4428" w:rsidP="00D6375E">
      <w:pPr>
        <w:pStyle w:val="ListParagraph"/>
        <w:numPr>
          <w:ilvl w:val="1"/>
          <w:numId w:val="7"/>
        </w:numPr>
        <w:spacing w:line="276" w:lineRule="auto"/>
      </w:pPr>
      <w:r>
        <w:t>Recovery mechanisms in naturally fractured media;</w:t>
      </w:r>
    </w:p>
    <w:p w14:paraId="29DD78C9" w14:textId="0B3BED32" w:rsidR="009C7206" w:rsidRDefault="009C7206" w:rsidP="00D6375E">
      <w:pPr>
        <w:pStyle w:val="ListParagraph"/>
        <w:numPr>
          <w:ilvl w:val="1"/>
          <w:numId w:val="7"/>
        </w:numPr>
        <w:spacing w:line="276" w:lineRule="auto"/>
      </w:pPr>
      <w:r>
        <w:t>Physical phenomena</w:t>
      </w:r>
    </w:p>
    <w:p w14:paraId="600C132B" w14:textId="7CB7F7E9" w:rsidR="00DF1CF1" w:rsidRDefault="00DF1CF1" w:rsidP="00D6375E">
      <w:pPr>
        <w:pStyle w:val="ListParagraph"/>
        <w:numPr>
          <w:ilvl w:val="1"/>
          <w:numId w:val="7"/>
        </w:numPr>
        <w:spacing w:line="276" w:lineRule="auto"/>
      </w:pPr>
      <m:oMath>
        <m:r>
          <w:rPr>
            <w:rFonts w:ascii="Cambria Math" w:hAnsi="Cambria Math"/>
          </w:rPr>
          <m:t>1ϕ</m:t>
        </m:r>
      </m:oMath>
      <w:r>
        <w:t xml:space="preserve"> effective models</w:t>
      </w:r>
    </w:p>
    <w:p w14:paraId="4693E544" w14:textId="58A0CB0B" w:rsidR="00133491" w:rsidRDefault="00DF1CF1" w:rsidP="00D6375E">
      <w:pPr>
        <w:pStyle w:val="ListParagraph"/>
        <w:numPr>
          <w:ilvl w:val="1"/>
          <w:numId w:val="7"/>
        </w:numPr>
        <w:spacing w:line="276" w:lineRule="auto"/>
      </w:pPr>
      <m:oMath>
        <m:r>
          <w:rPr>
            <w:rFonts w:ascii="Cambria Math" w:hAnsi="Cambria Math"/>
          </w:rPr>
          <m:t>2ϕ2κ</m:t>
        </m:r>
      </m:oMath>
      <w:r w:rsidDel="00DF1CF1">
        <w:t xml:space="preserve"> </w:t>
      </w:r>
      <w:r w:rsidR="00BF491B">
        <w:t xml:space="preserve">multiphase </w:t>
      </w:r>
      <w:r w:rsidR="000111E1">
        <w:t xml:space="preserve">flow </w:t>
      </w:r>
      <w:r w:rsidR="00BF491B">
        <w:t>characterization;</w:t>
      </w:r>
    </w:p>
    <w:p w14:paraId="5165F810" w14:textId="56F38EB7" w:rsidR="00BF491B" w:rsidRDefault="002C4428" w:rsidP="00DF1CF1">
      <w:pPr>
        <w:pStyle w:val="ListParagraph"/>
        <w:numPr>
          <w:ilvl w:val="1"/>
          <w:numId w:val="7"/>
        </w:numPr>
        <w:spacing w:line="276" w:lineRule="auto"/>
      </w:pPr>
      <w:r>
        <w:t>EDFM multiphase characterization</w:t>
      </w:r>
      <w:r w:rsidR="00EF20E1">
        <w:t xml:space="preserve"> and gaps</w:t>
      </w:r>
    </w:p>
    <w:p w14:paraId="2DFDF374" w14:textId="424FDA36" w:rsidR="003E7875" w:rsidRDefault="003E7875" w:rsidP="003E7875">
      <w:pPr>
        <w:pStyle w:val="ListParagraph"/>
        <w:numPr>
          <w:ilvl w:val="0"/>
          <w:numId w:val="7"/>
        </w:numPr>
        <w:spacing w:line="276" w:lineRule="auto"/>
      </w:pPr>
      <w:r>
        <w:t>Method</w:t>
      </w:r>
      <w:r w:rsidR="00C3563C">
        <w:t>ology</w:t>
      </w:r>
    </w:p>
    <w:p w14:paraId="2D919BFB" w14:textId="041D0BDF" w:rsidR="003E7875" w:rsidRDefault="003E7875" w:rsidP="003E7875">
      <w:pPr>
        <w:pStyle w:val="ListParagraph"/>
        <w:numPr>
          <w:ilvl w:val="1"/>
          <w:numId w:val="7"/>
        </w:numPr>
        <w:spacing w:line="276" w:lineRule="auto"/>
      </w:pPr>
      <w:r>
        <w:t>Build a</w:t>
      </w:r>
      <w:r w:rsidR="009C7206">
        <w:t xml:space="preserve">n explicit discrete fracture </w:t>
      </w:r>
      <w:r>
        <w:t xml:space="preserve">reference model we can trust, and that can </w:t>
      </w:r>
      <w:r>
        <w:lastRenderedPageBreak/>
        <w:t>represent all phenomena.</w:t>
      </w:r>
    </w:p>
    <w:p w14:paraId="6E45487A" w14:textId="1084F990" w:rsidR="009C7206" w:rsidRDefault="009C7206" w:rsidP="003E7875">
      <w:pPr>
        <w:pStyle w:val="ListParagraph"/>
        <w:numPr>
          <w:ilvl w:val="1"/>
          <w:numId w:val="7"/>
        </w:numPr>
        <w:spacing w:line="276" w:lineRule="auto"/>
      </w:pPr>
      <w:r>
        <w:t xml:space="preserve">Build </w:t>
      </w:r>
      <w:r w:rsidR="00C3563C">
        <w:t xml:space="preserve">Gilman-Kazemi and EDFM </w:t>
      </w:r>
      <w:r>
        <w:t>model</w:t>
      </w:r>
      <w:r w:rsidR="00C3563C">
        <w:t>s</w:t>
      </w:r>
    </w:p>
    <w:p w14:paraId="74EB798A" w14:textId="07B57B9E" w:rsidR="0043204F" w:rsidRDefault="0043204F" w:rsidP="0043204F">
      <w:pPr>
        <w:pStyle w:val="ListParagraph"/>
        <w:numPr>
          <w:ilvl w:val="1"/>
          <w:numId w:val="7"/>
        </w:numPr>
        <w:spacing w:line="276" w:lineRule="auto"/>
      </w:pPr>
      <w:r>
        <w:t>M</w:t>
      </w:r>
      <w:r>
        <w:t>easure the transfer rate between fracture and matrix</w:t>
      </w:r>
      <w:r>
        <w:t xml:space="preserve"> and compare the methods transients</w:t>
      </w:r>
    </w:p>
    <w:p w14:paraId="39BAF849" w14:textId="2824011F" w:rsidR="0043204F" w:rsidRDefault="0043204F" w:rsidP="003E7875">
      <w:pPr>
        <w:pStyle w:val="ListParagraph"/>
        <w:numPr>
          <w:ilvl w:val="1"/>
          <w:numId w:val="7"/>
        </w:numPr>
        <w:spacing w:line="276" w:lineRule="auto"/>
      </w:pPr>
      <w:r>
        <w:t>Measure characteristic times</w:t>
      </w:r>
    </w:p>
    <w:p w14:paraId="3839283C" w14:textId="77CFD214" w:rsidR="0043204F" w:rsidRDefault="0043204F" w:rsidP="003E7875">
      <w:pPr>
        <w:pStyle w:val="ListParagraph"/>
        <w:numPr>
          <w:ilvl w:val="1"/>
          <w:numId w:val="7"/>
        </w:numPr>
        <w:spacing w:line="276" w:lineRule="auto"/>
      </w:pPr>
      <w:r>
        <w:t>Measure oil recovery</w:t>
      </w:r>
    </w:p>
    <w:p w14:paraId="413A1540" w14:textId="497A9209" w:rsidR="00EF20E1" w:rsidRDefault="00EF20E1">
      <w:pPr>
        <w:spacing w:before="0" w:line="240" w:lineRule="auto"/>
        <w:jc w:val="left"/>
      </w:pPr>
      <w:r>
        <w:br w:type="page"/>
      </w:r>
    </w:p>
    <w:p w14:paraId="3E8AADDB" w14:textId="0F4A3FA7" w:rsidR="00394F2D" w:rsidRDefault="00394F2D" w:rsidP="00D6375E">
      <w:pPr>
        <w:pStyle w:val="ListParagraph"/>
        <w:numPr>
          <w:ilvl w:val="0"/>
          <w:numId w:val="7"/>
        </w:numPr>
        <w:spacing w:line="276" w:lineRule="auto"/>
      </w:pPr>
      <w:r>
        <w:lastRenderedPageBreak/>
        <w:t>Two independent systems:</w:t>
      </w:r>
    </w:p>
    <w:p w14:paraId="136DE3D0" w14:textId="22183767" w:rsidR="00394F2D" w:rsidRDefault="00394F2D" w:rsidP="00D6375E">
      <w:pPr>
        <w:pStyle w:val="ListParagraph"/>
        <w:numPr>
          <w:ilvl w:val="0"/>
          <w:numId w:val="8"/>
        </w:numPr>
        <w:spacing w:line="276" w:lineRule="auto"/>
      </w:pPr>
      <w:r>
        <w:t>water and oil – waterflooding as a recovery method;</w:t>
      </w:r>
    </w:p>
    <w:p w14:paraId="43A15349" w14:textId="64403411" w:rsidR="00394F2D" w:rsidRDefault="00394F2D" w:rsidP="00D6375E">
      <w:pPr>
        <w:pStyle w:val="ListParagraph"/>
        <w:numPr>
          <w:ilvl w:val="0"/>
          <w:numId w:val="8"/>
        </w:numPr>
        <w:spacing w:line="276" w:lineRule="auto"/>
      </w:pPr>
      <w:r>
        <w:t>oil and gas – gasflooding as a recovery method.</w:t>
      </w:r>
    </w:p>
    <w:p w14:paraId="3641E971" w14:textId="77777777" w:rsidR="00EF20E1" w:rsidRDefault="00EF20E1" w:rsidP="00EF20E1">
      <w:pPr>
        <w:spacing w:before="0" w:line="240" w:lineRule="auto"/>
        <w:jc w:val="left"/>
      </w:pPr>
    </w:p>
    <w:p w14:paraId="4840E82D" w14:textId="77777777" w:rsidR="00EF20E1" w:rsidRDefault="00EF20E1" w:rsidP="00EF20E1">
      <w:pPr>
        <w:spacing w:before="0" w:line="240" w:lineRule="auto"/>
        <w:jc w:val="left"/>
      </w:pPr>
    </w:p>
    <w:p w14:paraId="36F5DDB5" w14:textId="0E873749" w:rsidR="00394F2D" w:rsidRDefault="00EF20E1" w:rsidP="00D6375E">
      <w:pPr>
        <w:spacing w:before="0" w:line="240" w:lineRule="auto"/>
        <w:jc w:val="left"/>
      </w:pPr>
      <w:r>
        <w:t>S</w:t>
      </w:r>
      <w:r w:rsidR="00394F2D">
        <w:t>ensitivity parameters:</w:t>
      </w:r>
    </w:p>
    <w:tbl>
      <w:tblPr>
        <w:tblStyle w:val="TableGrid"/>
        <w:tblW w:w="0" w:type="auto"/>
        <w:tblLook w:val="04A0" w:firstRow="1" w:lastRow="0" w:firstColumn="1" w:lastColumn="0" w:noHBand="0" w:noVBand="1"/>
      </w:tblPr>
      <w:tblGrid>
        <w:gridCol w:w="4531"/>
        <w:gridCol w:w="5539"/>
      </w:tblGrid>
      <w:tr w:rsidR="00946BE2" w14:paraId="2EBDC561" w14:textId="77777777" w:rsidTr="00946BE2">
        <w:tc>
          <w:tcPr>
            <w:tcW w:w="4531" w:type="dxa"/>
          </w:tcPr>
          <w:p w14:paraId="28340054" w14:textId="57B6A7E2" w:rsidR="00946BE2" w:rsidRPr="00946BE2" w:rsidRDefault="00946BE2" w:rsidP="00946BE2">
            <w:pPr>
              <w:jc w:val="center"/>
              <w:rPr>
                <w:b/>
                <w:bCs/>
              </w:rPr>
            </w:pPr>
            <w:r w:rsidRPr="00946BE2">
              <w:rPr>
                <w:b/>
                <w:bCs/>
              </w:rPr>
              <w:t>Property</w:t>
            </w:r>
          </w:p>
        </w:tc>
        <w:tc>
          <w:tcPr>
            <w:tcW w:w="5539" w:type="dxa"/>
          </w:tcPr>
          <w:p w14:paraId="6DFD6FFA" w14:textId="7B8D0ADF" w:rsidR="00946BE2" w:rsidRPr="00946BE2" w:rsidRDefault="00946BE2" w:rsidP="00946BE2">
            <w:pPr>
              <w:jc w:val="center"/>
              <w:rPr>
                <w:b/>
                <w:bCs/>
              </w:rPr>
            </w:pPr>
            <w:r w:rsidRPr="00946BE2">
              <w:rPr>
                <w:b/>
                <w:bCs/>
              </w:rPr>
              <w:t>Related phenomenon</w:t>
            </w:r>
          </w:p>
        </w:tc>
      </w:tr>
      <w:tr w:rsidR="00946BE2" w14:paraId="7273DB09" w14:textId="77777777" w:rsidTr="00946BE2">
        <w:tc>
          <w:tcPr>
            <w:tcW w:w="4531" w:type="dxa"/>
          </w:tcPr>
          <w:p w14:paraId="4149E1F2" w14:textId="2494E976" w:rsidR="00946BE2" w:rsidRDefault="00946BE2" w:rsidP="004D502D">
            <w:commentRangeStart w:id="0"/>
            <w:r>
              <w:t>Compressibility</w:t>
            </w:r>
          </w:p>
        </w:tc>
        <w:tc>
          <w:tcPr>
            <w:tcW w:w="5539" w:type="dxa"/>
          </w:tcPr>
          <w:p w14:paraId="4A6DD43C" w14:textId="276F3C02" w:rsidR="00946BE2" w:rsidRDefault="00E47B01" w:rsidP="004D502D">
            <w:r>
              <w:t>Compressibility's</w:t>
            </w:r>
            <w:r w:rsidR="00946BE2">
              <w:t xml:space="preserve"> role </w:t>
            </w:r>
            <w:r>
              <w:t>in</w:t>
            </w:r>
            <w:r w:rsidR="00946BE2">
              <w:t xml:space="preserve"> the fluid recovery</w:t>
            </w:r>
            <w:commentRangeEnd w:id="0"/>
            <w:r w:rsidR="005E191E">
              <w:rPr>
                <w:rStyle w:val="CommentReference"/>
              </w:rPr>
              <w:commentReference w:id="0"/>
            </w:r>
          </w:p>
        </w:tc>
      </w:tr>
      <w:tr w:rsidR="00946BE2" w14:paraId="27041BE8" w14:textId="77777777" w:rsidTr="00D6375E">
        <w:tc>
          <w:tcPr>
            <w:tcW w:w="4531" w:type="dxa"/>
            <w:shd w:val="clear" w:color="auto" w:fill="F2DBDB" w:themeFill="accent2" w:themeFillTint="33"/>
          </w:tcPr>
          <w:p w14:paraId="61A6CEEB" w14:textId="03AE214F" w:rsidR="00946BE2" w:rsidRDefault="0057770E" w:rsidP="004D502D">
            <w:r>
              <w:t>Buoyancy</w:t>
            </w:r>
            <w:r w:rsidR="00946BE2">
              <w:t xml:space="preserve"> </w:t>
            </w:r>
            <w:r w:rsidR="00394F2D">
              <w:t>(thickness, fluid density contrast)</w:t>
            </w:r>
          </w:p>
        </w:tc>
        <w:tc>
          <w:tcPr>
            <w:tcW w:w="5539" w:type="dxa"/>
            <w:shd w:val="clear" w:color="auto" w:fill="F2DBDB" w:themeFill="accent2" w:themeFillTint="33"/>
          </w:tcPr>
          <w:p w14:paraId="575D07E1" w14:textId="6EE16640" w:rsidR="00946BE2" w:rsidRDefault="0057770E" w:rsidP="004D502D">
            <w:r>
              <w:t>Gravitational s</w:t>
            </w:r>
            <w:r w:rsidR="00946BE2">
              <w:t>egregation and convection within the fractures</w:t>
            </w:r>
          </w:p>
        </w:tc>
      </w:tr>
      <w:tr w:rsidR="00946BE2" w14:paraId="2FE298AB" w14:textId="77777777" w:rsidTr="00D6375E">
        <w:tc>
          <w:tcPr>
            <w:tcW w:w="4531" w:type="dxa"/>
            <w:shd w:val="clear" w:color="auto" w:fill="F2DBDB" w:themeFill="accent2" w:themeFillTint="33"/>
          </w:tcPr>
          <w:p w14:paraId="63AF4C99" w14:textId="37D2048E" w:rsidR="00946BE2" w:rsidRPr="00D6375E" w:rsidRDefault="00946BE2" w:rsidP="004D502D">
            <w:pPr>
              <w:rPr>
                <w:lang w:val="pt-BR"/>
              </w:rPr>
            </w:pPr>
            <w:commentRangeStart w:id="1"/>
            <w:r>
              <w:t>Capillarity and relative permeabilities</w:t>
            </w:r>
            <w:commentRangeEnd w:id="1"/>
            <w:r w:rsidR="00D971B2">
              <w:rPr>
                <w:rStyle w:val="CommentReference"/>
              </w:rPr>
              <w:commentReference w:id="1"/>
            </w:r>
          </w:p>
        </w:tc>
        <w:tc>
          <w:tcPr>
            <w:tcW w:w="5539" w:type="dxa"/>
            <w:shd w:val="clear" w:color="auto" w:fill="F2DBDB" w:themeFill="accent2" w:themeFillTint="33"/>
          </w:tcPr>
          <w:p w14:paraId="571A880F" w14:textId="13C1AEE4" w:rsidR="00946BE2" w:rsidRDefault="00946BE2" w:rsidP="004D502D">
            <w:r>
              <w:t>Matrix-fracture transfer</w:t>
            </w:r>
            <w:r w:rsidR="00394F2D">
              <w:t xml:space="preserve"> and wettability dependence. Strong interplay with gravity.</w:t>
            </w:r>
          </w:p>
        </w:tc>
      </w:tr>
      <w:tr w:rsidR="00394F2D" w14:paraId="76EEA944" w14:textId="77777777" w:rsidTr="00946BE2">
        <w:tc>
          <w:tcPr>
            <w:tcW w:w="4531" w:type="dxa"/>
          </w:tcPr>
          <w:p w14:paraId="616263B9" w14:textId="7CAB260E" w:rsidR="00394F2D" w:rsidRDefault="00394F2D" w:rsidP="004D502D">
            <w:r>
              <w:t>Contrast between matrix and fracture permeabilities</w:t>
            </w:r>
          </w:p>
        </w:tc>
        <w:tc>
          <w:tcPr>
            <w:tcW w:w="5539" w:type="dxa"/>
          </w:tcPr>
          <w:p w14:paraId="1698973C" w14:textId="16860CE2" w:rsidR="00394F2D" w:rsidRPr="00D6375E" w:rsidRDefault="00394F2D" w:rsidP="004D502D">
            <w:pPr>
              <w:rPr>
                <w:lang w:val="pt-BR"/>
              </w:rPr>
            </w:pPr>
            <w:commentRangeStart w:id="2"/>
            <w:r>
              <w:t>Viscous-driven displacement</w:t>
            </w:r>
            <w:commentRangeEnd w:id="2"/>
            <w:r w:rsidR="004A49B2">
              <w:rPr>
                <w:rStyle w:val="CommentReference"/>
              </w:rPr>
              <w:commentReference w:id="2"/>
            </w:r>
          </w:p>
        </w:tc>
      </w:tr>
      <w:tr w:rsidR="00946BE2" w14:paraId="479B514F" w14:textId="77777777" w:rsidTr="00946BE2">
        <w:tc>
          <w:tcPr>
            <w:tcW w:w="4531" w:type="dxa"/>
          </w:tcPr>
          <w:p w14:paraId="23079D35" w14:textId="69C00067" w:rsidR="00946BE2" w:rsidRDefault="00394F2D" w:rsidP="004D502D">
            <w:r>
              <w:t>Fluid velocity (</w:t>
            </w:r>
            <w:r w:rsidRPr="00394F2D">
              <w:t>Forchheimer</w:t>
            </w:r>
            <w:r w:rsidR="00E47B01">
              <w:t>’s</w:t>
            </w:r>
            <w:r w:rsidRPr="00394F2D">
              <w:t xml:space="preserve"> </w:t>
            </w:r>
            <w:r>
              <w:t>parameter)</w:t>
            </w:r>
          </w:p>
        </w:tc>
        <w:tc>
          <w:tcPr>
            <w:tcW w:w="5539" w:type="dxa"/>
          </w:tcPr>
          <w:p w14:paraId="7626BFDC" w14:textId="58BD650A" w:rsidR="00946BE2" w:rsidRDefault="00394F2D" w:rsidP="004D502D">
            <w:commentRangeStart w:id="3"/>
            <w:r>
              <w:t xml:space="preserve">Non-Darcy effect </w:t>
            </w:r>
            <w:commentRangeEnd w:id="3"/>
            <w:r w:rsidR="001252A9">
              <w:rPr>
                <w:rStyle w:val="CommentReference"/>
              </w:rPr>
              <w:commentReference w:id="3"/>
            </w:r>
            <w:r>
              <w:t>on the injectivity and productivity</w:t>
            </w:r>
            <w:r w:rsidR="003F2700">
              <w:t xml:space="preserve"> (for gas-oil system)</w:t>
            </w:r>
          </w:p>
        </w:tc>
      </w:tr>
      <w:tr w:rsidR="00394F2D" w14:paraId="450D85FD" w14:textId="77777777" w:rsidTr="00946BE2">
        <w:tc>
          <w:tcPr>
            <w:tcW w:w="4531" w:type="dxa"/>
          </w:tcPr>
          <w:p w14:paraId="7DA23479" w14:textId="7A843A00" w:rsidR="00394F2D" w:rsidRDefault="00394F2D" w:rsidP="004D502D">
            <w:r>
              <w:t>Diffusion coefficient</w:t>
            </w:r>
          </w:p>
        </w:tc>
        <w:tc>
          <w:tcPr>
            <w:tcW w:w="5539" w:type="dxa"/>
          </w:tcPr>
          <w:p w14:paraId="52C40556" w14:textId="2E7538FE" w:rsidR="00394F2D" w:rsidRDefault="00394F2D" w:rsidP="004D502D">
            <w:r>
              <w:t>Diffusion mechanisms for multi-component gas-oil systems</w:t>
            </w:r>
            <w:r w:rsidR="003F2700">
              <w:t xml:space="preserve"> (it should be excluded if our investigation is </w:t>
            </w:r>
            <w:commentRangeStart w:id="4"/>
            <w:r w:rsidR="003F2700">
              <w:t>restricted to a black-oil model</w:t>
            </w:r>
            <w:commentRangeEnd w:id="4"/>
            <w:r w:rsidR="00C11DB1">
              <w:rPr>
                <w:rStyle w:val="CommentReference"/>
              </w:rPr>
              <w:commentReference w:id="4"/>
            </w:r>
            <w:r w:rsidR="003F2700">
              <w:t>).</w:t>
            </w:r>
          </w:p>
        </w:tc>
      </w:tr>
    </w:tbl>
    <w:p w14:paraId="20081A2B" w14:textId="77777777" w:rsidR="004D502D" w:rsidRDefault="004D502D" w:rsidP="004D502D"/>
    <w:p w14:paraId="424C2059" w14:textId="50747DBA" w:rsidR="004D502D" w:rsidRDefault="004D502D">
      <w:pPr>
        <w:spacing w:before="0" w:line="240" w:lineRule="auto"/>
        <w:jc w:val="left"/>
        <w:rPr>
          <w:rFonts w:eastAsia="Arial" w:cs="Arial"/>
          <w:b/>
          <w:bCs/>
          <w:szCs w:val="24"/>
        </w:rPr>
      </w:pPr>
      <w:r>
        <w:br w:type="page"/>
      </w:r>
    </w:p>
    <w:p w14:paraId="39EF27E1" w14:textId="07722D9A" w:rsidR="00D72930" w:rsidRDefault="00E61631" w:rsidP="00011930">
      <w:pPr>
        <w:pStyle w:val="Heading1"/>
      </w:pPr>
      <w:r>
        <w:lastRenderedPageBreak/>
        <w:t>Collection of c</w:t>
      </w:r>
      <w:r w:rsidR="00D72930">
        <w:t>it</w:t>
      </w:r>
      <w:r>
        <w:t>ations</w:t>
      </w:r>
    </w:p>
    <w:p w14:paraId="10B2FFDB" w14:textId="1247124F" w:rsidR="00D72930" w:rsidRPr="00946BE2" w:rsidRDefault="0035517D" w:rsidP="00776063">
      <w:pPr>
        <w:rPr>
          <w:lang w:val="es-ES"/>
        </w:rPr>
      </w:pPr>
      <w:r w:rsidRPr="00776063">
        <w:fldChar w:fldCharType="begin" w:fldLock="1"/>
      </w:r>
      <w:r w:rsidR="00776063" w:rsidRPr="00776063">
        <w:instrText>ADDIN CSL_CITATION {"citationItems":[{"id":"ITEM-1","itemData":{"DOI":"10.2118/154246-PA","ISSN":"1086055X","abstract":"Many naturally fractured reservoirs around the world have depleted significantly, and improved-oil-recovery (IOR) processes are necessary for further development. Hence, the modeling of fractured reservoirs has received increased attention recently. Accurate modeling and simulation of naturally fractured reservoirs (NFRs) is still challenging because of permeability anisotropies and contrasts. Nonphysical abstractions inherent in conventional dual-porosity and dual-permeability models make them inadequate for solving different fluid-flow problems in fractured reservoirs. Also, recent technologies for discrete fracture modeling may suffer from large simulation run times, and the industry has not used such approaches widely, even though they give more-accurate representations of fractured reservoirs than dual-continuum models. We developed an embedded discrete fracture model (DFM) for an in-house compositional reservoir simulator that borrows the dual-medium concept from conventional dual-continuum models and also incorporates the effect of each fracture explicitly. The model is compatible with existing finite-difference reservoir simulators. In contrast to dual-continuum models, fractures have arbitrary orientations and can be oblique or vertical, honoring the complexity of a typical NFR. The accuracy of the embedded DFM is confirmed by comparing the results with the fine-grid, explicit-fracture simulations for a case study including orthogonal fractures and a case with a nonaligned fracture. We also perform a grid-sensitivity study to show the convergence of the method as the grid is refined. Our simulations indicate that to achieve accurate results, the embedded discrete fracture model may only require moderate mesh refinement around the fractures and hence offers a computationally efficient approach. Furthermore, examples of waterflooding, gas injection, and primary depletion are presented to demonstrate the performance and applicability of the developed method for simulating fluid flow in NFRs. Copyright © 2014 Society of Petroleum Engineers.","author":[{"dropping-particle":"","family":"Moinfar","given":"Ali","non-dropping-particle":"","parse-names":false,"suffix":""},{"dropping-particle":"","family":"Varavei","given":"Abdoljalil","non-dropping-particle":"","parse-names":false,"suffix":""},{"dropping-particle":"","family":"Sepehrnoori","given":"Kamy","non-dropping-particle":"","parse-names":false,"suffix":""},{"dropping-particle":"","family":"Johns","given":"Russell T.","non-dropping-particle":"","parse-names":false,"suffix":""}],"container-title":"SPE Journal","id":"ITEM-1","issue":"2","issued":{"date-parts":[["2014"]]},"page":"289-303","publisher":"Society of Petroleum Engineers (SPE)","title</w:instrText>
      </w:r>
      <w:r w:rsidR="00776063" w:rsidRPr="00946BE2">
        <w:rPr>
          <w:lang w:val="es-ES"/>
        </w:rPr>
        <w:instrText>":"Development of an efficient embedded discrete fracture model for 3D compositional reservoir simulation in fractured reservoirs","type":"article-journal","volume":"19"},"uris":["http://www.mendeley.com/documents/?uuid=1f938a71-92d0-3773-b81d-e6ce21fc99fb"]},{"id":"ITEM-2","itemData":{"author":[{"dropping-particle":"","family":"Xu","given":"Yifei","non-dropping-particle":"","parse-names":false,"suffix":""},{"dropping-particle":"","family":"Cavalcante Filho","given":"J S","non-dropping-particle":"","parse-names":false,"suffix":""},{"dropping-particle":"","family":"Yu","given":"Wei","non-dropping-particle":"","parse-names":false,"suffix":""},{"dropping-particle":"","family":"Sepehrnoori","given":"Kamy","non-dropping-particle":"","parse-names":false,"suffix":""}],"container-title":"SPE Reservoir Evaluation \\&amp; Engineering","id":"ITEM-2","issue":"02","issued":{"date-parts":[["2017"]]},"page":"403-422","publisher":"SPE","title":"Discrete-fracture modeling of complex hydraulic-fracture geometries in reservoir simulators","type":"article-journal","volume":"20"},"uris":["http://www.mendeley.com/documents/?uuid=2f0dbbd3-9729-4e95-9c25-c1567d490e66"]}],"mendeley":{"formattedCitation":"(Moinfar et al., 2014; Xu et al., 2017)","plainTextFormattedCitation":"(Moinfar et al., 2014; Xu et al., 2017)","previouslyFormattedCitation":"(Moinfar et al., 2014; Xu et al., 2017)"},"properties":{"noteIndex":0},"schema":"https://github.com/citation-style-language/schema/raw/master/csl-citation.json"}</w:instrText>
      </w:r>
      <w:r w:rsidRPr="00776063">
        <w:fldChar w:fldCharType="separate"/>
      </w:r>
      <w:r w:rsidRPr="00946BE2">
        <w:rPr>
          <w:noProof/>
          <w:lang w:val="es-ES"/>
        </w:rPr>
        <w:t>(Moinfar et al., 2014; Xu et al., 2017)</w:t>
      </w:r>
      <w:r w:rsidRPr="00776063">
        <w:fldChar w:fldCharType="end"/>
      </w:r>
      <w:r w:rsidR="00E61631" w:rsidRPr="00946BE2">
        <w:rPr>
          <w:lang w:val="es-ES"/>
        </w:rPr>
        <w:t xml:space="preserve"> – original EDFM</w:t>
      </w:r>
    </w:p>
    <w:p w14:paraId="4B47CEA4" w14:textId="356756C3" w:rsidR="00776063" w:rsidRPr="00946BE2" w:rsidRDefault="00776063" w:rsidP="00776063">
      <w:pPr>
        <w:rPr>
          <w:lang w:val="es-ES"/>
        </w:rPr>
      </w:pPr>
      <w:r w:rsidRPr="00776063">
        <w:fldChar w:fldCharType="begin" w:fldLock="1"/>
      </w:r>
      <w:r w:rsidR="00F15C50" w:rsidRPr="00946BE2">
        <w:rPr>
          <w:lang w:val="es-ES"/>
        </w:rPr>
        <w:instrText>ADDIN CSL_CITATION {"citationItems":[{"id":"ITEM-1","itemData":{"author":[{"dropping-particle":"","family":"Horie","given":"Tadashi","non-dropping-particle":"","parse-names":false,"suffix":""},{"dropping-particle":"","family":"Firoozabadi","given":"Abbas","non-dropping-particle":"","parse-names":false,"suffix":""},{"dropping-particle":"","family":"Ishimoto","given":"Koichiro","non-dropping-particle":"","parse-names":false,"suffix":""}],"container-title":"SPE Reservoir Engineering","id":"ITEM-1","issue":"03","issued":{"date-parts":[["1990"]]},"page":"353-360","publisher":"OnePetro","title":"Laboratory studies of capillary interaction in fracture/matrix systems","type":"article-journal","volume":"5"},"uris":["http://www.mendeley.com/documents/?uuid=94377ee8-d1c6-4145-8d57-6f1d866908b5"]},{"id":"ITEM-2","itemData":{"author":[{"dropping-particle":"","family":"Gilman","given":"James R","non-dropping-particle":"","parse-names":false,"suffix":""},{"dropping-particle":"","family":"Kazemi","given":"Hossein","non-dropping-particle":"","parse-names":false,"suffix":""}],"container-title":"Society of petroleum engineers Journal","id":"ITEM-2","issue":"04","issued":{"date-parts":[["1983"]]},"page":"695-707","publisher":"OnePetro","title":"Improvements in simulation of naturally fractured reservoirs","type":"article-journal","volume":"23"},"uris":["http://www.mendeley.com/documents/?uuid=fbf87e48-8cee-4bd7-9966-31c404a9541b"]}],"mendeley":{"formattedCitation":"(Gilman &amp; Kazemi, 1983; Horie et al., 1990)","plainTextFormattedCitation":"(Gilman &amp; Kazemi, 1983; Horie et al., 1990)","previouslyFormattedCitation":"(Gilman &amp; Kazemi, 1983; Horie et al., 1990)"},"properties":{"noteIndex":0},"schema":"https://github.com/citation-style-language/schema/raw/master/csl-citation.json"}</w:instrText>
      </w:r>
      <w:r w:rsidRPr="00776063">
        <w:fldChar w:fldCharType="separate"/>
      </w:r>
      <w:r w:rsidRPr="00946BE2">
        <w:rPr>
          <w:noProof/>
          <w:lang w:val="es-ES"/>
        </w:rPr>
        <w:t>(Gilman &amp; Kazemi, 1983; Horie et al., 1990)</w:t>
      </w:r>
      <w:r w:rsidRPr="00776063">
        <w:fldChar w:fldCharType="end"/>
      </w:r>
      <w:r w:rsidRPr="00946BE2">
        <w:rPr>
          <w:lang w:val="es-ES"/>
        </w:rPr>
        <w:t xml:space="preserve"> – Original investigation of multiphase flow in NFR</w:t>
      </w:r>
    </w:p>
    <w:p w14:paraId="2B942B87" w14:textId="11DF37DA" w:rsidR="00776063" w:rsidRDefault="00F15C50" w:rsidP="00E61631">
      <w:r>
        <w:fldChar w:fldCharType="begin" w:fldLock="1"/>
      </w:r>
      <w:r w:rsidR="007A568C">
        <w:instrText>ADDIN CSL_CITATION {"citationItems":[{"id":"ITEM-1","itemData":{"author":[{"dropping-particle":"","family":"Karimi-Fard","given":"Mohammad","non-dropping-particle":"","parse-names":false,"suffix":""},{"dropping-particle":"","family":"Durlofsky","given":"Luis J","non-dropping-particle":"","parse-names":false,"suffix":""},{"dropping-particle":"","family":"Aziz","given":"Khalid","non-dropping-particle":"","parse-names":false,"suffix":""}],"container-title":"SPE journal","id":"ITEM-1","issue":"02","issued":{"date-parts":[["2004"]]},"page":"227-236","publisher":"OnePetro","title":"An efficient discrete-fracture model applicable for general-purpose reservoir simulators","type":"article-journal","volume":"9"},"uris":["http://www.mendeley.com/documents/?uuid=643beee6-afb0-4b03-b190-c8066064a76f"]}],"mendeley":{"formattedCitation":"(Karimi-Fard et al., 2004)","plainTextFormattedCitation":"(Karimi-Fard et al., 2004)","previouslyFormattedCitation":"(Karimi-Fard et al., 2004)"},"properties":{"noteIndex":0},"schema":"https://github.com/citation-style-language/schema/raw/master/csl-citation.json"}</w:instrText>
      </w:r>
      <w:r>
        <w:fldChar w:fldCharType="separate"/>
      </w:r>
      <w:r w:rsidRPr="00F15C50">
        <w:rPr>
          <w:noProof/>
        </w:rPr>
        <w:t>(Karimi-Fard et al., 2004)</w:t>
      </w:r>
      <w:r>
        <w:fldChar w:fldCharType="end"/>
      </w:r>
      <w:r>
        <w:t xml:space="preserve"> – example of </w:t>
      </w:r>
      <w:r w:rsidR="008E3878">
        <w:t xml:space="preserve">the multiphase flow issue </w:t>
      </w:r>
      <w:r w:rsidR="007A568C">
        <w:t>in NFR</w:t>
      </w:r>
    </w:p>
    <w:p w14:paraId="5E77F890" w14:textId="6B4D9E68" w:rsidR="007A568C" w:rsidRDefault="007A568C" w:rsidP="00E61631">
      <w:r>
        <w:fldChar w:fldCharType="begin" w:fldLock="1"/>
      </w:r>
      <w:r w:rsidR="00CE3201">
        <w:instrText>ADDIN CSL_CITATION {"citationItems":[{"id":"ITEM-1","itemData":{"author":[{"dropping-particle":"","family":"Wu","given":"Yu-Shu","non-dropping-particle":"","parse-names":false,"suffix":""}],"id":"ITEM-1","issued":{"date-parts":[["2015"]]},"publisher":"Gulf professional publishing","title":"Multiphase fluid flow in porous and fractured reservoirs","type":"book"},"uris":["http://www.mendeley.com/documents/?uuid=ab0a3d73-09bb-4f20-9627-c22feb649b0d"]}],"mendeley":{"formattedCitation":"(Wu, 2015)","plainTextFormattedCitation":"(Wu, 2015)","previouslyFormattedCitation":"(Wu, 2015)"},"properties":{"noteIndex":0},"schema":"https://github.com/citation-style-language/schema/raw/master/csl-citation.json"}</w:instrText>
      </w:r>
      <w:r>
        <w:fldChar w:fldCharType="separate"/>
      </w:r>
      <w:r w:rsidRPr="007A568C">
        <w:rPr>
          <w:noProof/>
        </w:rPr>
        <w:t>(Wu, 2015)</w:t>
      </w:r>
      <w:r>
        <w:fldChar w:fldCharType="end"/>
      </w:r>
      <w:r>
        <w:t xml:space="preserve"> – Book that points issues on multiphase flow and fractures</w:t>
      </w:r>
    </w:p>
    <w:p w14:paraId="5EA9012D" w14:textId="0EAAB467" w:rsidR="00CE3201" w:rsidRPr="00272EAC" w:rsidRDefault="00CE3201" w:rsidP="00E61631">
      <w:r>
        <w:fldChar w:fldCharType="begin" w:fldLock="1"/>
      </w:r>
      <w:r w:rsidR="00C16C6E">
        <w:instrText>ADDIN CSL_CITATION {"citationItems":[{"id":"ITEM-1","itemData":{"author":[{"dropping-particle":"","family":"Wong","given":"Daniel Lorng Yon","non-dropping-particle":"","parse-names":false,"suffix":""},{"dropping-particle":"","family":"Doster","given":"Florian","non-dropping-particle":"","parse-names":false,"suffix":""},{"dropping-particle":"","family":"Geiger","given":"Sebastian","non-dropping-particle":"","parse-names":false,"suffix":""},{"dropping-particle":"","family":"Francot","given":"Eddy","non-dropping-particle":"","parse-names":false,"suffix":""},{"dropping-particle":"","family":"Gouth","given":"François","non-dropping-particle":"","parse-names":false,"suffix":""}],"container-title":"Transport in Porous Media","id":"ITEM-1","issued":{"date-parts":[["2020"]]},"page":"399-434","publisher":"Springer","title":"Fluid flow characterization framework for naturally fractured reservoirs using small-scale fully explicit models","type":"article-journal","volume":"134"},"uris":["http://www.mendeley.com/documents/?uuid=d1c728e7-6a76-43b5-aff3-810a6081ed3b"]}],"mendeley":{"formattedCitation":"(Wong et al., 2020)","plainTextFormattedCitation":"(Wong et al., 2020)","previouslyFormattedCitation":"(Wong et al., 2020)"},"properties":{"noteIndex":0},"schema":"https://github.com/citation-style-language/schema/raw/master/csl-citation.json"}</w:instrText>
      </w:r>
      <w:r>
        <w:fldChar w:fldCharType="separate"/>
      </w:r>
      <w:r w:rsidRPr="00CE3201">
        <w:rPr>
          <w:noProof/>
        </w:rPr>
        <w:t>(Wong et al., 2020)</w:t>
      </w:r>
      <w:r>
        <w:fldChar w:fldCharType="end"/>
      </w:r>
      <w:r w:rsidRPr="00CE3201">
        <w:t xml:space="preserve"> – Paper </w:t>
      </w:r>
      <w:r>
        <w:t xml:space="preserve">from </w:t>
      </w:r>
      <w:r w:rsidRPr="00CE3201">
        <w:t>He</w:t>
      </w:r>
      <w:r>
        <w:t>riot Watt (Seb. Geiger), offers a framework for NFR characterization from explicit models.</w:t>
      </w:r>
      <w:r w:rsidR="009F19C3">
        <w:t xml:space="preserve"> </w:t>
      </w:r>
      <w:r w:rsidR="00E239EE" w:rsidRPr="00E239EE">
        <w:rPr>
          <w:u w:val="single"/>
        </w:rPr>
        <w:t>This paper is very close to our idea.</w:t>
      </w:r>
      <w:r w:rsidR="00E239EE">
        <w:t xml:space="preserve"> </w:t>
      </w:r>
      <w:r w:rsidR="009F19C3">
        <w:t xml:space="preserve">Uses EDFM and hybrid models. </w:t>
      </w:r>
      <w:r w:rsidR="00C16C6E">
        <w:t xml:space="preserve">Discusses the </w:t>
      </w:r>
      <w:r w:rsidR="00C13F86">
        <w:t>driving forces.</w:t>
      </w:r>
      <w:r w:rsidR="00453AE0">
        <w:t xml:space="preserve"> </w:t>
      </w:r>
      <w:r w:rsidR="000D13EF">
        <w:t>PROBLEM: his KREL and PC are not consistent with the Water-gas system and wettability is not discussed. Important c</w:t>
      </w:r>
      <w:r w:rsidR="00453AE0">
        <w:t>omment</w:t>
      </w:r>
      <w:r w:rsidR="00453AE0" w:rsidRPr="00272EAC">
        <w:t>: “</w:t>
      </w:r>
      <w:r w:rsidR="00272EAC" w:rsidRPr="00272EAC">
        <w:t xml:space="preserve">However, to our knowledge, </w:t>
      </w:r>
      <w:r w:rsidR="00272EAC" w:rsidRPr="000D13EF">
        <w:rPr>
          <w:u w:val="single"/>
        </w:rPr>
        <w:t>no such validation has been performed for more complex flow phenomena that involves capillarity and gravity</w:t>
      </w:r>
      <w:r w:rsidR="007309E7">
        <w:t>. Nevertheless, EDFM has been used in many studies …</w:t>
      </w:r>
      <w:r w:rsidR="00272EAC">
        <w:t>”</w:t>
      </w:r>
      <w:r w:rsidR="00E239EE">
        <w:t xml:space="preserve">. </w:t>
      </w:r>
    </w:p>
    <w:p w14:paraId="23B39820" w14:textId="1D998E59" w:rsidR="009F19C3" w:rsidRDefault="00C16C6E" w:rsidP="00E61631">
      <w:r>
        <w:fldChar w:fldCharType="begin" w:fldLock="1"/>
      </w:r>
      <w:r w:rsidR="00CB1A4F">
        <w:instrText>ADDIN CSL_CITATION {"citationItems":[{"id":"ITEM-1","itemData":{"DOI":"10.2118/102542-PA","ISSN":"1086055X","abstract":"We propose a physically motivated formulation for the matrix/fracture transfer function in dual-porosity and dual-permeability reservoir simulation. The approach currently applied in commercial simulators (Barenblatt et al. 1960; Kazemi et al. 1976) uses a Darcy-like flux from matrix to fracture, assuming a quasisteady state between the two domains that does not correctly represent the average transfer rate in a dynamic displacement. On the basis of ID analyses in the literature, we find expressions for the transfer rate accounting for both displacement and fluid expansion at early and late times. The resultant transfer function is a sum of two terms: a saturation-dependent term representing displacement and a pressure-dependent term to model fluid expansion. The transfer function is validated through comparison with 1D and 2D fine-grid simulations and is compared to predictions using the traditional Kazemi et al. (1976) formulation. Our method captures the dynamics of expansion and displacement more accurately. Copyright © 2008 Society of Petroleum Engineers.","author":[{"dropping-particle":"","family":"Lu","given":"Huiyun","non-dropping-particle":"","parse-names":false,"suffix":""},{"dropping-particle":"","family":"Donato","given":"Ginevra","non-dropping-particle":"Di","parse-names":false,"suffix":""},{"dropping-particle":"","family":"Blunt","given":"Martin J.","non-dropping-particle":"","parse-names":false,"suffix":""}],"container-title":"SPE Journal","id":"ITEM-1","issue":"3","issued":{"date-parts":[["2008"]]},"page":"289-297","title":"General transfer functions for multiphase flow in fractured reservoirs","type":"article-journal","volume":"13"},"uris":["http://www.mendeley.com/documents/?uuid=b92a555b-6ae2-4971-857a-cc4147a6ca9c"]}],"mendeley":{"formattedCitation":"(Lu et al., 2008)","plainTextFormattedCitation":"(Lu et al., 2008)","previouslyFormattedCitation":"(Lu et al., 2008)"},"properties":{"noteIndex":0},"schema":"https://github.com/citation-style-language/schema/raw/master/csl-citation.json"}</w:instrText>
      </w:r>
      <w:r>
        <w:fldChar w:fldCharType="separate"/>
      </w:r>
      <w:r w:rsidRPr="00C16C6E">
        <w:rPr>
          <w:noProof/>
        </w:rPr>
        <w:t>(Lu et al., 2008)</w:t>
      </w:r>
      <w:r>
        <w:fldChar w:fldCharType="end"/>
      </w:r>
      <w:r>
        <w:t xml:space="preserve"> – paper from Martin Blunt explores transfer functions for multiphase flow.</w:t>
      </w:r>
      <w:r w:rsidR="00036936">
        <w:t xml:space="preserve"> Suggests </w:t>
      </w:r>
      <w:r w:rsidR="003E7875">
        <w:t>we can have a transient transfer function for matrix to fracture instead of multiple fracture blocks. Interesting method to compare the flow rates between matrix and fracture.</w:t>
      </w:r>
    </w:p>
    <w:p w14:paraId="5A88375C" w14:textId="77777777" w:rsidR="00205B2E" w:rsidRPr="00CE3201" w:rsidRDefault="00205B2E" w:rsidP="00205B2E">
      <w:r>
        <w:fldChar w:fldCharType="begin" w:fldLock="1"/>
      </w:r>
      <w:r>
        <w:instrText>ADDIN CSL_CITATION {"citationItems":[{"id":"ITEM-1","itemData":{"DOI":"10.1002/ 2015WR018456.","abstract":"Spontaneous countercurrent imbibition into a finite porous medium is an important physical mechanism for many applications, included but not limited to irrigation, CO2 storage, and oil recovery. Symmetry considerations that are often valid in fractured porous media allow us to study the process in a onedimensional domain. In 1-D, for incompressible fluids and homogeneous rocks, the onset of imbibition can be captured by self-similar solutions and the imbibed volume scales with ffiffi t p . At later times, the imbibition rate decreases and the finite size of the medium has to be taken into account. This requires numerical solutions. Here we present a new approach to approximate the whole imbibition process semianalytically. The onset is captured by a semianalytical solution. We also provide an a priori estimate of the time until which the imbibed volume scales with ffiffi t p . This time is significantly longer than the time it takes until the imbibition front reaches the model boundary. The remainder of the imbibition process is obtained from a selfsimilarity solution. We test our approach against numerical solutions that employ parametrizations relevant for oil recovery and CO2 sequestration. We show that this concept improves common first-order approaches that heavily underestimate early-time behavior and note that it can be readily included into dual-porosity models.","author":[{"dropping-particle":"","family":"March","given":"Rafael","non-dropping-particle":"","parse-names":false,"suffix":""},{"dropping-particle":"","family":"Doster","given":"Florian","non-dropping-particle":"","parse-names":false,"suffix":""},{"dropping-particle":"","family":"Geiger","given":"Sebastian","non-dropping-particle":"","parse-names":false,"suffix":""}],"container-title":"Water Resources Association","id":"ITEM-1","issue":"8","issued":{"date-parts":[["2016"]]},"page":"6263--6276","title":"Accurate early-time and late-time modeling of countercurrent spontaneous imbibition","type":"article-journal","volume":"52"},"uris":["http://www.mendeley.com/documents/?uuid=fae97479-6ccb-4f32-9f66-772ce90b3f96"]}],"mendeley":{"formattedCitation":"(March et al., 2016)","plainTextFormattedCitation":"(March et al., 2016)"},"properties":{"noteIndex":0},"schema":"https://github.com/citation-style-language/schema/raw/master/csl-citation.json"}</w:instrText>
      </w:r>
      <w:r>
        <w:fldChar w:fldCharType="separate"/>
      </w:r>
      <w:r w:rsidRPr="005858F8">
        <w:rPr>
          <w:noProof/>
        </w:rPr>
        <w:t>(March et al., 2016)</w:t>
      </w:r>
      <w:r>
        <w:fldChar w:fldCharType="end"/>
      </w:r>
      <w:r>
        <w:t xml:space="preserve"> – Shape functions to account for early times (normally shape functions take care only of pseudo-steady-state)</w:t>
      </w:r>
    </w:p>
    <w:p w14:paraId="37D6C9AA" w14:textId="78BB1066" w:rsidR="003B03CF" w:rsidRDefault="00CB1A4F" w:rsidP="00E61631">
      <w:r>
        <w:fldChar w:fldCharType="begin" w:fldLock="1"/>
      </w:r>
      <w:r w:rsidR="005858F8">
        <w:instrText>ADDIN CSL_CITATION {"citationItems":[{"id":"ITEM-1","itemData":{"DOI":"10.2516/ogst/2009063","ISSN":"12944475","abstract":"The recent years have seen a growing awareness of the role played by fractures in petroleum reservoirs production and recovery. Hence, much effort was devoted to the diagnosis of fracture presence and impact on production. However, turning that diagnosis into field development decisions goes through reservoir simulation. This paper addresses some of the specificities of fractured reservoirs that make that their simulation is both challenging and rewarding. Indeed, the integration of fractures into a flow simulation model is not straightforward because of the existing gap between the geological fault/fracture network and the fingerprint of that network on often-complex recovery mechanisms. Considering that fractures may impede or enhance production, fractured reservoir simulation may be seen as a technical challenge with potentially-high reward. This paper underlines that specific framework as an introduction to two technical articles dedicated to dual-porosity reservoir simulation. Although it constitutes another major aspect of any fractured reservoir study, the geological characterization of fractures is not discussed herein, but only evoked because of more and more integration of static and dynamic aspects. © 2010, Institut français du pétrole.","author":[{"dropping-particle":"","family":"Bourbiaux","given":"B.","non-dropping-particle":"","parse-names":false,"suffix":""}],"container-title":"Oil and Gas Science and Technology","id":"ITEM-1","issue":"2","issued":{"date-parts":[["2010"]]},"page":"227-238","title":"Fractured Reservoir Simulation: a Challenging and Rewarding Issue","type":"article-journal","volume":"65"},"uris":["http://www.mendeley.com/documents/?uuid=a1e7b1be-0b42-4a56-9fa9-184390ba7a2c"]}],"mendeley":{"formattedCitation":"(Bourbiaux, 2010)","plainTextFormattedCitation":"(Bourbiaux, 2010)","previouslyFormattedCitation":"(Bourbiaux, 2010)"},"properties":{"noteIndex":0},"schema":"https://github.com/citation-style-language/schema/raw/master/csl-citation.json"}</w:instrText>
      </w:r>
      <w:r>
        <w:fldChar w:fldCharType="separate"/>
      </w:r>
      <w:r w:rsidRPr="00CB1A4F">
        <w:rPr>
          <w:noProof/>
        </w:rPr>
        <w:t>(Bourbiaux, 2010)</w:t>
      </w:r>
      <w:r>
        <w:fldChar w:fldCharType="end"/>
      </w:r>
      <w:r>
        <w:t xml:space="preserve"> </w:t>
      </w:r>
      <w:r w:rsidR="0084146C">
        <w:t>–</w:t>
      </w:r>
      <w:r>
        <w:t xml:space="preserve"> </w:t>
      </w:r>
      <w:r w:rsidR="0084146C">
        <w:t>overview of NFR simulation, panorama and method to choose between SP, DP and DPDK</w:t>
      </w:r>
    </w:p>
    <w:p w14:paraId="022D3685" w14:textId="3B04B287" w:rsidR="008F5486" w:rsidRDefault="00396E0C" w:rsidP="00B75473">
      <w:pPr>
        <w:pStyle w:val="Heading1"/>
      </w:pPr>
      <w:r>
        <w:t>References</w:t>
      </w:r>
    </w:p>
    <w:p w14:paraId="00D93692" w14:textId="1A73FB9B" w:rsidR="005858F8" w:rsidRPr="005858F8" w:rsidRDefault="00D72930" w:rsidP="005858F8">
      <w:pPr>
        <w:adjustRightInd w:val="0"/>
        <w:spacing w:line="240" w:lineRule="auto"/>
        <w:ind w:left="480" w:hanging="480"/>
        <w:rPr>
          <w:rFonts w:cs="Arial"/>
          <w:noProof/>
        </w:rPr>
      </w:pPr>
      <w:r>
        <w:fldChar w:fldCharType="begin" w:fldLock="1"/>
      </w:r>
      <w:r>
        <w:instrText xml:space="preserve">ADDIN Mendeley Bibliography CSL_BIBLIOGRAPHY </w:instrText>
      </w:r>
      <w:r>
        <w:fldChar w:fldCharType="separate"/>
      </w:r>
      <w:r w:rsidR="005858F8" w:rsidRPr="005858F8">
        <w:rPr>
          <w:rFonts w:cs="Arial"/>
          <w:noProof/>
        </w:rPr>
        <w:t xml:space="preserve">Bourbiaux, B. (2010). Fractured Reservoir Simulation: a Challenging and Rewarding Issue. </w:t>
      </w:r>
      <w:r w:rsidR="005858F8" w:rsidRPr="005858F8">
        <w:rPr>
          <w:rFonts w:cs="Arial"/>
          <w:i/>
          <w:iCs/>
          <w:noProof/>
        </w:rPr>
        <w:t>Oil and Gas Science and Technology</w:t>
      </w:r>
      <w:r w:rsidR="005858F8" w:rsidRPr="005858F8">
        <w:rPr>
          <w:rFonts w:cs="Arial"/>
          <w:noProof/>
        </w:rPr>
        <w:t xml:space="preserve">, </w:t>
      </w:r>
      <w:r w:rsidR="005858F8" w:rsidRPr="005858F8">
        <w:rPr>
          <w:rFonts w:cs="Arial"/>
          <w:i/>
          <w:iCs/>
          <w:noProof/>
        </w:rPr>
        <w:t>65</w:t>
      </w:r>
      <w:r w:rsidR="005858F8" w:rsidRPr="005858F8">
        <w:rPr>
          <w:rFonts w:cs="Arial"/>
          <w:noProof/>
        </w:rPr>
        <w:t>(2), 227–238. https://doi.org/10.2516/ogst/2009063</w:t>
      </w:r>
    </w:p>
    <w:p w14:paraId="280F2D46"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Gilman, J. R., &amp; Kazemi, H. (1983). Improvements in simulation of naturally fractured reservoirs. </w:t>
      </w:r>
      <w:r w:rsidRPr="005858F8">
        <w:rPr>
          <w:rFonts w:cs="Arial"/>
          <w:i/>
          <w:iCs/>
          <w:noProof/>
        </w:rPr>
        <w:t>Society of Petroleum Engineers Journal</w:t>
      </w:r>
      <w:r w:rsidRPr="005858F8">
        <w:rPr>
          <w:rFonts w:cs="Arial"/>
          <w:noProof/>
        </w:rPr>
        <w:t xml:space="preserve">, </w:t>
      </w:r>
      <w:r w:rsidRPr="005858F8">
        <w:rPr>
          <w:rFonts w:cs="Arial"/>
          <w:i/>
          <w:iCs/>
          <w:noProof/>
        </w:rPr>
        <w:t>23</w:t>
      </w:r>
      <w:r w:rsidRPr="005858F8">
        <w:rPr>
          <w:rFonts w:cs="Arial"/>
          <w:noProof/>
        </w:rPr>
        <w:t>(04), 695–707.</w:t>
      </w:r>
    </w:p>
    <w:p w14:paraId="6948982D"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Horie, T., Firoozabadi, A., &amp; Ishimoto, K. (1990). Laboratory studies of capillary interaction in fracture/matrix systems. </w:t>
      </w:r>
      <w:r w:rsidRPr="005858F8">
        <w:rPr>
          <w:rFonts w:cs="Arial"/>
          <w:i/>
          <w:iCs/>
          <w:noProof/>
        </w:rPr>
        <w:t>SPE Reservoir Engineering</w:t>
      </w:r>
      <w:r w:rsidRPr="005858F8">
        <w:rPr>
          <w:rFonts w:cs="Arial"/>
          <w:noProof/>
        </w:rPr>
        <w:t xml:space="preserve">, </w:t>
      </w:r>
      <w:r w:rsidRPr="005858F8">
        <w:rPr>
          <w:rFonts w:cs="Arial"/>
          <w:i/>
          <w:iCs/>
          <w:noProof/>
        </w:rPr>
        <w:t>5</w:t>
      </w:r>
      <w:r w:rsidRPr="005858F8">
        <w:rPr>
          <w:rFonts w:cs="Arial"/>
          <w:noProof/>
        </w:rPr>
        <w:t>(03), 353–360.</w:t>
      </w:r>
    </w:p>
    <w:p w14:paraId="2102DB51"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Karimi-Fard, M., Durlofsky, L. J., &amp; Aziz, K. (2004). An efficient discrete-fracture model applicable for general-purpose reservoir simulators. </w:t>
      </w:r>
      <w:r w:rsidRPr="005858F8">
        <w:rPr>
          <w:rFonts w:cs="Arial"/>
          <w:i/>
          <w:iCs/>
          <w:noProof/>
        </w:rPr>
        <w:t>SPE Journal</w:t>
      </w:r>
      <w:r w:rsidRPr="005858F8">
        <w:rPr>
          <w:rFonts w:cs="Arial"/>
          <w:noProof/>
        </w:rPr>
        <w:t xml:space="preserve">, </w:t>
      </w:r>
      <w:r w:rsidRPr="005858F8">
        <w:rPr>
          <w:rFonts w:cs="Arial"/>
          <w:i/>
          <w:iCs/>
          <w:noProof/>
        </w:rPr>
        <w:t>9</w:t>
      </w:r>
      <w:r w:rsidRPr="005858F8">
        <w:rPr>
          <w:rFonts w:cs="Arial"/>
          <w:noProof/>
        </w:rPr>
        <w:t>(02), 227–236.</w:t>
      </w:r>
    </w:p>
    <w:p w14:paraId="05A46FDF"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Lu, H., Di Donato, G., &amp; Blunt, M. J. (2008). General transfer functions for multiphase flow in fractured reservoirs. </w:t>
      </w:r>
      <w:r w:rsidRPr="005858F8">
        <w:rPr>
          <w:rFonts w:cs="Arial"/>
          <w:i/>
          <w:iCs/>
          <w:noProof/>
        </w:rPr>
        <w:t>SPE Journal</w:t>
      </w:r>
      <w:r w:rsidRPr="005858F8">
        <w:rPr>
          <w:rFonts w:cs="Arial"/>
          <w:noProof/>
        </w:rPr>
        <w:t xml:space="preserve">, </w:t>
      </w:r>
      <w:r w:rsidRPr="005858F8">
        <w:rPr>
          <w:rFonts w:cs="Arial"/>
          <w:i/>
          <w:iCs/>
          <w:noProof/>
        </w:rPr>
        <w:t>13</w:t>
      </w:r>
      <w:r w:rsidRPr="005858F8">
        <w:rPr>
          <w:rFonts w:cs="Arial"/>
          <w:noProof/>
        </w:rPr>
        <w:t>(3), 289–297. https://doi.org/10.2118/102542-PA</w:t>
      </w:r>
    </w:p>
    <w:p w14:paraId="10646F65" w14:textId="77777777" w:rsidR="005858F8" w:rsidRPr="005858F8" w:rsidRDefault="005858F8" w:rsidP="005858F8">
      <w:pPr>
        <w:adjustRightInd w:val="0"/>
        <w:spacing w:line="240" w:lineRule="auto"/>
        <w:ind w:left="480" w:hanging="480"/>
        <w:rPr>
          <w:rFonts w:cs="Arial"/>
          <w:noProof/>
        </w:rPr>
      </w:pPr>
      <w:r w:rsidRPr="005858F8">
        <w:rPr>
          <w:rFonts w:cs="Arial"/>
          <w:noProof/>
        </w:rPr>
        <w:lastRenderedPageBreak/>
        <w:t xml:space="preserve">March, R., Doster, F., &amp; Geiger, S. (2016). Accurate early-time and late-time modeling of countercurrent spontaneous imbibition. </w:t>
      </w:r>
      <w:r w:rsidRPr="005858F8">
        <w:rPr>
          <w:rFonts w:cs="Arial"/>
          <w:i/>
          <w:iCs/>
          <w:noProof/>
        </w:rPr>
        <w:t>Water Resources Association</w:t>
      </w:r>
      <w:r w:rsidRPr="005858F8">
        <w:rPr>
          <w:rFonts w:cs="Arial"/>
          <w:noProof/>
        </w:rPr>
        <w:t xml:space="preserve">, </w:t>
      </w:r>
      <w:r w:rsidRPr="005858F8">
        <w:rPr>
          <w:rFonts w:cs="Arial"/>
          <w:i/>
          <w:iCs/>
          <w:noProof/>
        </w:rPr>
        <w:t>52</w:t>
      </w:r>
      <w:r w:rsidRPr="005858F8">
        <w:rPr>
          <w:rFonts w:cs="Arial"/>
          <w:noProof/>
        </w:rPr>
        <w:t>(8), 6263--6276. https://doi.org/10.1002/ 2015WR018456.</w:t>
      </w:r>
    </w:p>
    <w:p w14:paraId="78121DB3"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Moinfar, A., Varavei, A., Sepehrnoori, K., &amp; Johns, R. T. (2014). Development of an efficient embedded discrete fracture model for 3D compositional reservoir simulation in fractured reservoirs. </w:t>
      </w:r>
      <w:r w:rsidRPr="005858F8">
        <w:rPr>
          <w:rFonts w:cs="Arial"/>
          <w:i/>
          <w:iCs/>
          <w:noProof/>
        </w:rPr>
        <w:t>SPE Journal</w:t>
      </w:r>
      <w:r w:rsidRPr="005858F8">
        <w:rPr>
          <w:rFonts w:cs="Arial"/>
          <w:noProof/>
        </w:rPr>
        <w:t xml:space="preserve">, </w:t>
      </w:r>
      <w:r w:rsidRPr="005858F8">
        <w:rPr>
          <w:rFonts w:cs="Arial"/>
          <w:i/>
          <w:iCs/>
          <w:noProof/>
        </w:rPr>
        <w:t>19</w:t>
      </w:r>
      <w:r w:rsidRPr="005858F8">
        <w:rPr>
          <w:rFonts w:cs="Arial"/>
          <w:noProof/>
        </w:rPr>
        <w:t>(2), 289–303. https://doi.org/10.2118/154246-PA</w:t>
      </w:r>
    </w:p>
    <w:p w14:paraId="6A0A5C14"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Wong, D. L. Y., Doster, F., Geiger, S., Francot, E., &amp; Gouth, F. (2020). Fluid flow characterization framework for naturally fractured reservoirs using small-scale fully explicit models. </w:t>
      </w:r>
      <w:r w:rsidRPr="005858F8">
        <w:rPr>
          <w:rFonts w:cs="Arial"/>
          <w:i/>
          <w:iCs/>
          <w:noProof/>
        </w:rPr>
        <w:t>Transport in Porous Media</w:t>
      </w:r>
      <w:r w:rsidRPr="005858F8">
        <w:rPr>
          <w:rFonts w:cs="Arial"/>
          <w:noProof/>
        </w:rPr>
        <w:t xml:space="preserve">, </w:t>
      </w:r>
      <w:r w:rsidRPr="005858F8">
        <w:rPr>
          <w:rFonts w:cs="Arial"/>
          <w:i/>
          <w:iCs/>
          <w:noProof/>
        </w:rPr>
        <w:t>134</w:t>
      </w:r>
      <w:r w:rsidRPr="005858F8">
        <w:rPr>
          <w:rFonts w:cs="Arial"/>
          <w:noProof/>
        </w:rPr>
        <w:t>, 399–434.</w:t>
      </w:r>
    </w:p>
    <w:p w14:paraId="2A7B5571"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Wu, Y.-S. (2015). </w:t>
      </w:r>
      <w:r w:rsidRPr="005858F8">
        <w:rPr>
          <w:rFonts w:cs="Arial"/>
          <w:i/>
          <w:iCs/>
          <w:noProof/>
        </w:rPr>
        <w:t>Multiphase fluid flow in porous and fractured reservoirs</w:t>
      </w:r>
      <w:r w:rsidRPr="005858F8">
        <w:rPr>
          <w:rFonts w:cs="Arial"/>
          <w:noProof/>
        </w:rPr>
        <w:t>. Gulf professional publishing.</w:t>
      </w:r>
    </w:p>
    <w:p w14:paraId="58899249" w14:textId="77777777" w:rsidR="005858F8" w:rsidRPr="005858F8" w:rsidRDefault="005858F8" w:rsidP="005858F8">
      <w:pPr>
        <w:adjustRightInd w:val="0"/>
        <w:spacing w:line="240" w:lineRule="auto"/>
        <w:ind w:left="480" w:hanging="480"/>
        <w:rPr>
          <w:rFonts w:cs="Arial"/>
          <w:noProof/>
        </w:rPr>
      </w:pPr>
      <w:r w:rsidRPr="005858F8">
        <w:rPr>
          <w:rFonts w:cs="Arial"/>
          <w:noProof/>
        </w:rPr>
        <w:t xml:space="preserve">Xu, Y., Cavalcante Filho, J. S., Yu, W., &amp; Sepehrnoori, K. (2017). Discrete-fracture modeling of complex hydraulic-fracture geometries in reservoir simulators. </w:t>
      </w:r>
      <w:r w:rsidRPr="005858F8">
        <w:rPr>
          <w:rFonts w:cs="Arial"/>
          <w:i/>
          <w:iCs/>
          <w:noProof/>
        </w:rPr>
        <w:t>SPE Reservoir Evaluation \&amp; Engineering</w:t>
      </w:r>
      <w:r w:rsidRPr="005858F8">
        <w:rPr>
          <w:rFonts w:cs="Arial"/>
          <w:noProof/>
        </w:rPr>
        <w:t xml:space="preserve">, </w:t>
      </w:r>
      <w:r w:rsidRPr="005858F8">
        <w:rPr>
          <w:rFonts w:cs="Arial"/>
          <w:i/>
          <w:iCs/>
          <w:noProof/>
        </w:rPr>
        <w:t>20</w:t>
      </w:r>
      <w:r w:rsidRPr="005858F8">
        <w:rPr>
          <w:rFonts w:cs="Arial"/>
          <w:noProof/>
        </w:rPr>
        <w:t>(02), 403–422.</w:t>
      </w:r>
    </w:p>
    <w:p w14:paraId="70A72E0D" w14:textId="7F4B4334" w:rsidR="009A34A7" w:rsidRPr="00011930" w:rsidRDefault="00D72930" w:rsidP="00E61631">
      <w:pPr>
        <w:pStyle w:val="References"/>
      </w:pPr>
      <w:r>
        <w:fldChar w:fldCharType="end"/>
      </w:r>
    </w:p>
    <w:sectPr w:rsidR="009A34A7" w:rsidRPr="00011930" w:rsidSect="0021241E">
      <w:footerReference w:type="even" r:id="rId13"/>
      <w:footerReference w:type="first" r:id="rId14"/>
      <w:pgSz w:w="12240" w:h="15840"/>
      <w:pgMar w:top="1440" w:right="1080" w:bottom="1440" w:left="1080" w:header="0" w:footer="648" w:gutter="0"/>
      <w:lnNumType w:countBy="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nato Poli" w:date="2024-05-15T10:15:00Z" w:initials="RP">
    <w:p w14:paraId="201EBD51" w14:textId="77777777" w:rsidR="005E191E" w:rsidRDefault="005E191E" w:rsidP="005E191E">
      <w:pPr>
        <w:pStyle w:val="CommentText"/>
        <w:jc w:val="left"/>
      </w:pPr>
      <w:r>
        <w:rPr>
          <w:rStyle w:val="CommentReference"/>
        </w:rPr>
        <w:annotationRef/>
      </w:r>
      <w:r>
        <w:t>Shouldn't we assume constant compressibility for now? Do you think there is a strong relation to multiphase flow?</w:t>
      </w:r>
    </w:p>
  </w:comment>
  <w:comment w:id="1" w:author="Renato Poli" w:date="2024-05-15T10:15:00Z" w:initials="RP">
    <w:p w14:paraId="4B8AA997" w14:textId="576EFC71" w:rsidR="00D971B2" w:rsidRDefault="00D971B2" w:rsidP="00D971B2">
      <w:pPr>
        <w:pStyle w:val="CommentText"/>
        <w:jc w:val="left"/>
      </w:pPr>
      <w:r>
        <w:rPr>
          <w:rStyle w:val="CommentReference"/>
        </w:rPr>
        <w:annotationRef/>
      </w:r>
      <w:r>
        <w:t>I suggest treating them as the same phenomena at different scales. The challenge is to offer a methodology for distributing them to the fieldscale accordingly.</w:t>
      </w:r>
    </w:p>
  </w:comment>
  <w:comment w:id="2" w:author="Renato Poli" w:date="2024-05-15T10:12:00Z" w:initials="RP">
    <w:p w14:paraId="2BE2E701" w14:textId="073CB9EC" w:rsidR="00001949" w:rsidRDefault="004A49B2" w:rsidP="00001949">
      <w:pPr>
        <w:pStyle w:val="CommentText"/>
        <w:jc w:val="left"/>
      </w:pPr>
      <w:r>
        <w:rPr>
          <w:rStyle w:val="CommentReference"/>
        </w:rPr>
        <w:annotationRef/>
      </w:r>
      <w:r w:rsidR="00001949">
        <w:t>We shall test this. My hypotesis is that this will be relevant in a narrow window of parameters. In most of the cases, either the M-F fluid exchange and gobal oil recovery will be capillary driven or independent of the matrix (too tight, extremely high characteristic times)</w:t>
      </w:r>
    </w:p>
  </w:comment>
  <w:comment w:id="3" w:author="Renato Poli" w:date="2024-05-15T10:06:00Z" w:initials="RP">
    <w:p w14:paraId="00A52E4E" w14:textId="092843D6" w:rsidR="001252A9" w:rsidRDefault="001252A9" w:rsidP="001252A9">
      <w:pPr>
        <w:pStyle w:val="CommentText"/>
        <w:jc w:val="left"/>
      </w:pPr>
      <w:r>
        <w:rPr>
          <w:rStyle w:val="CommentReference"/>
        </w:rPr>
        <w:annotationRef/>
      </w:r>
      <w:r>
        <w:t>Is this relevant in NFRs... Reference? I can imagine near wellbore effects.</w:t>
      </w:r>
    </w:p>
  </w:comment>
  <w:comment w:id="4" w:author="Renato Poli" w:date="2024-05-15T10:09:00Z" w:initials="RP">
    <w:p w14:paraId="407225B1" w14:textId="77777777" w:rsidR="00C11DB1" w:rsidRDefault="00C11DB1" w:rsidP="00C11DB1">
      <w:pPr>
        <w:pStyle w:val="CommentText"/>
        <w:jc w:val="left"/>
      </w:pPr>
      <w:r>
        <w:rPr>
          <w:rStyle w:val="CommentReference"/>
        </w:rPr>
        <w:annotationRef/>
      </w:r>
      <w:r>
        <w:t>I guess we must start with black-oil. I would think it is enough if we consider homogeneous fluid composition and constant gas injection composition. If we have the workflow well-stablished, testing compositional models later-on is straightforw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01EBD51" w15:done="0"/>
  <w15:commentEx w15:paraId="4B8AA997" w15:done="0"/>
  <w15:commentEx w15:paraId="2BE2E701" w15:done="0"/>
  <w15:commentEx w15:paraId="00A52E4E" w15:done="0"/>
  <w15:commentEx w15:paraId="40722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84C2819" w16cex:dateUtc="2024-05-15T15:15:00Z"/>
  <w16cex:commentExtensible w16cex:durableId="6FCDF237" w16cex:dateUtc="2024-05-15T15:15:00Z"/>
  <w16cex:commentExtensible w16cex:durableId="725C3A83" w16cex:dateUtc="2024-05-15T15:12:00Z"/>
  <w16cex:commentExtensible w16cex:durableId="5FB4BD69" w16cex:dateUtc="2024-05-15T15:06:00Z"/>
  <w16cex:commentExtensible w16cex:durableId="2B4B6025" w16cex:dateUtc="2024-05-15T1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01EBD51" w16cid:durableId="584C2819"/>
  <w16cid:commentId w16cid:paraId="4B8AA997" w16cid:durableId="6FCDF237"/>
  <w16cid:commentId w16cid:paraId="2BE2E701" w16cid:durableId="725C3A83"/>
  <w16cid:commentId w16cid:paraId="00A52E4E" w16cid:durableId="5FB4BD69"/>
  <w16cid:commentId w16cid:paraId="407225B1" w16cid:durableId="2B4B60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F6651E" w14:textId="77777777" w:rsidR="004D1C02" w:rsidRDefault="004D1C02">
      <w:pPr>
        <w:spacing w:before="0" w:line="240" w:lineRule="auto"/>
      </w:pPr>
      <w:r>
        <w:separator/>
      </w:r>
    </w:p>
  </w:endnote>
  <w:endnote w:type="continuationSeparator" w:id="0">
    <w:p w14:paraId="4C1CA565" w14:textId="77777777" w:rsidR="004D1C02" w:rsidRDefault="004D1C02">
      <w:pPr>
        <w:spacing w:before="0" w:line="240" w:lineRule="auto"/>
      </w:pPr>
      <w:r>
        <w:continuationSeparator/>
      </w:r>
    </w:p>
  </w:endnote>
  <w:endnote w:type="continuationNotice" w:id="1">
    <w:p w14:paraId="20BA184B" w14:textId="77777777" w:rsidR="004D1C02" w:rsidRDefault="004D1C02">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AAD1B" w14:textId="6E496F8B" w:rsidR="00706D59" w:rsidRDefault="00085FDE">
    <w:pPr>
      <w:pStyle w:val="Footer"/>
    </w:pPr>
    <w:r>
      <w:rPr>
        <w:noProof/>
      </w:rPr>
      <mc:AlternateContent>
        <mc:Choice Requires="wps">
          <w:drawing>
            <wp:anchor distT="0" distB="0" distL="0" distR="0" simplePos="0" relativeHeight="251659264" behindDoc="0" locked="0" layoutInCell="1" allowOverlap="1" wp14:anchorId="12490EFA" wp14:editId="70468CB3">
              <wp:simplePos x="635" y="635"/>
              <wp:positionH relativeFrom="page">
                <wp:align>left</wp:align>
              </wp:positionH>
              <wp:positionV relativeFrom="page">
                <wp:align>bottom</wp:align>
              </wp:positionV>
              <wp:extent cx="443865" cy="443865"/>
              <wp:effectExtent l="0" t="0" r="3175" b="0"/>
              <wp:wrapNone/>
              <wp:docPr id="1019091888" name="Caixa de Texto 2"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30EE113" w14:textId="0CDD6D46"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2490EFA" id="_x0000_t202" coordsize="21600,21600" o:spt="202" path="m,l,21600r21600,l21600,xe">
              <v:stroke joinstyle="miter"/>
              <v:path gradientshapeok="t" o:connecttype="rect"/>
            </v:shapetype>
            <v:shape id="Caixa de Texto 2" o:spid="_x0000_s1026" type="#_x0000_t202" alt="PÚBLICA"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230EE113" w14:textId="0CDD6D46"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10376" w14:textId="6C64FED2" w:rsidR="00706D59" w:rsidRDefault="00085FDE">
    <w:pPr>
      <w:pStyle w:val="Footer"/>
    </w:pPr>
    <w:r>
      <w:rPr>
        <w:noProof/>
      </w:rPr>
      <mc:AlternateContent>
        <mc:Choice Requires="wps">
          <w:drawing>
            <wp:anchor distT="0" distB="0" distL="0" distR="0" simplePos="0" relativeHeight="251658240" behindDoc="0" locked="0" layoutInCell="1" allowOverlap="1" wp14:anchorId="7990BC3E" wp14:editId="5D9FFF78">
              <wp:simplePos x="635" y="635"/>
              <wp:positionH relativeFrom="page">
                <wp:align>left</wp:align>
              </wp:positionH>
              <wp:positionV relativeFrom="page">
                <wp:align>bottom</wp:align>
              </wp:positionV>
              <wp:extent cx="443865" cy="443865"/>
              <wp:effectExtent l="0" t="0" r="3175" b="0"/>
              <wp:wrapNone/>
              <wp:docPr id="320710886" name="Caixa de Texto 1"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60FAE8" w14:textId="218641D1"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90BC3E" id="_x0000_t202" coordsize="21600,21600" o:spt="202" path="m,l,21600r21600,l21600,xe">
              <v:stroke joinstyle="miter"/>
              <v:path gradientshapeok="t" o:connecttype="rect"/>
            </v:shapetype>
            <v:shape id="Caixa de Texto 1" o:spid="_x0000_s1027" type="#_x0000_t202" alt="PÚBLICA"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1660FAE8" w14:textId="218641D1"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8A7967" w14:textId="77777777" w:rsidR="004D1C02" w:rsidRDefault="004D1C02">
      <w:pPr>
        <w:spacing w:before="0" w:line="240" w:lineRule="auto"/>
      </w:pPr>
      <w:r>
        <w:separator/>
      </w:r>
    </w:p>
  </w:footnote>
  <w:footnote w:type="continuationSeparator" w:id="0">
    <w:p w14:paraId="7924FF78" w14:textId="77777777" w:rsidR="004D1C02" w:rsidRDefault="004D1C02">
      <w:pPr>
        <w:spacing w:before="0" w:line="240" w:lineRule="auto"/>
      </w:pPr>
      <w:r>
        <w:continuationSeparator/>
      </w:r>
    </w:p>
  </w:footnote>
  <w:footnote w:type="continuationNotice" w:id="1">
    <w:p w14:paraId="3C881AAB" w14:textId="77777777" w:rsidR="004D1C02" w:rsidRDefault="004D1C02">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313BA"/>
    <w:multiLevelType w:val="hybridMultilevel"/>
    <w:tmpl w:val="ED3A8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2E4C9F"/>
    <w:multiLevelType w:val="hybridMultilevel"/>
    <w:tmpl w:val="2758A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DA43CE"/>
    <w:multiLevelType w:val="hybridMultilevel"/>
    <w:tmpl w:val="774E831A"/>
    <w:lvl w:ilvl="0" w:tplc="041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4254F7"/>
    <w:multiLevelType w:val="hybridMultilevel"/>
    <w:tmpl w:val="57364D22"/>
    <w:lvl w:ilvl="0" w:tplc="04160001">
      <w:start w:val="1"/>
      <w:numFmt w:val="bullet"/>
      <w:lvlText w:val=""/>
      <w:lvlJc w:val="left"/>
      <w:pPr>
        <w:ind w:left="720" w:hanging="360"/>
      </w:pPr>
      <w:rPr>
        <w:rFonts w:ascii="Symbol" w:hAnsi="Symbol" w:hint="default"/>
      </w:rPr>
    </w:lvl>
    <w:lvl w:ilvl="1" w:tplc="5F0251EE">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C39AB"/>
    <w:multiLevelType w:val="hybridMultilevel"/>
    <w:tmpl w:val="A7561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143E3C"/>
    <w:multiLevelType w:val="hybridMultilevel"/>
    <w:tmpl w:val="636EF032"/>
    <w:lvl w:ilvl="0" w:tplc="5F0251EE">
      <w:numFmt w:val="bullet"/>
      <w:lvlText w:val="-"/>
      <w:lvlJc w:val="left"/>
      <w:pPr>
        <w:ind w:left="1080" w:hanging="360"/>
      </w:pPr>
      <w:rPr>
        <w:rFonts w:ascii="Arial" w:eastAsia="Times New Roman"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749B2725"/>
    <w:multiLevelType w:val="hybridMultilevel"/>
    <w:tmpl w:val="DB748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74903F7"/>
    <w:multiLevelType w:val="hybridMultilevel"/>
    <w:tmpl w:val="A0C6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8104058">
    <w:abstractNumId w:val="0"/>
  </w:num>
  <w:num w:numId="2" w16cid:durableId="1193496630">
    <w:abstractNumId w:val="7"/>
  </w:num>
  <w:num w:numId="3" w16cid:durableId="1287470163">
    <w:abstractNumId w:val="6"/>
  </w:num>
  <w:num w:numId="4" w16cid:durableId="843474433">
    <w:abstractNumId w:val="1"/>
  </w:num>
  <w:num w:numId="5" w16cid:durableId="747385107">
    <w:abstractNumId w:val="4"/>
  </w:num>
  <w:num w:numId="6" w16cid:durableId="323093778">
    <w:abstractNumId w:val="2"/>
  </w:num>
  <w:num w:numId="7" w16cid:durableId="1057702841">
    <w:abstractNumId w:val="3"/>
  </w:num>
  <w:num w:numId="8" w16cid:durableId="129547740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nato Poli">
    <w15:presenceInfo w15:providerId="Windows Live" w15:userId="1615074c83fac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486"/>
    <w:rsid w:val="00001949"/>
    <w:rsid w:val="000031EA"/>
    <w:rsid w:val="0000606E"/>
    <w:rsid w:val="000111E1"/>
    <w:rsid w:val="00011224"/>
    <w:rsid w:val="00011930"/>
    <w:rsid w:val="000147E5"/>
    <w:rsid w:val="00015C9C"/>
    <w:rsid w:val="00026BD7"/>
    <w:rsid w:val="00030C2A"/>
    <w:rsid w:val="00036936"/>
    <w:rsid w:val="000373A6"/>
    <w:rsid w:val="0004522F"/>
    <w:rsid w:val="000500EA"/>
    <w:rsid w:val="00062BA8"/>
    <w:rsid w:val="00067743"/>
    <w:rsid w:val="00071555"/>
    <w:rsid w:val="00083560"/>
    <w:rsid w:val="000850FF"/>
    <w:rsid w:val="00085FDE"/>
    <w:rsid w:val="000866D3"/>
    <w:rsid w:val="00086A98"/>
    <w:rsid w:val="00094231"/>
    <w:rsid w:val="000966C9"/>
    <w:rsid w:val="000B2B23"/>
    <w:rsid w:val="000B3D08"/>
    <w:rsid w:val="000B658E"/>
    <w:rsid w:val="000C432E"/>
    <w:rsid w:val="000C49CC"/>
    <w:rsid w:val="000C4A09"/>
    <w:rsid w:val="000D09BC"/>
    <w:rsid w:val="000D13EF"/>
    <w:rsid w:val="000D4124"/>
    <w:rsid w:val="000E34D7"/>
    <w:rsid w:val="000E74B9"/>
    <w:rsid w:val="000F0FDF"/>
    <w:rsid w:val="000F1208"/>
    <w:rsid w:val="000F5607"/>
    <w:rsid w:val="001109FA"/>
    <w:rsid w:val="0012033A"/>
    <w:rsid w:val="00121AF3"/>
    <w:rsid w:val="001252A9"/>
    <w:rsid w:val="001253D3"/>
    <w:rsid w:val="00125707"/>
    <w:rsid w:val="00127ACF"/>
    <w:rsid w:val="00133491"/>
    <w:rsid w:val="00142CEE"/>
    <w:rsid w:val="00143671"/>
    <w:rsid w:val="001560D5"/>
    <w:rsid w:val="0017055F"/>
    <w:rsid w:val="001708CA"/>
    <w:rsid w:val="00170ACD"/>
    <w:rsid w:val="00170BBB"/>
    <w:rsid w:val="00187549"/>
    <w:rsid w:val="0019132C"/>
    <w:rsid w:val="00192F1F"/>
    <w:rsid w:val="00195A0C"/>
    <w:rsid w:val="001A2E2D"/>
    <w:rsid w:val="001A3180"/>
    <w:rsid w:val="001B0CC7"/>
    <w:rsid w:val="001B2FCB"/>
    <w:rsid w:val="001B5F99"/>
    <w:rsid w:val="001C18C4"/>
    <w:rsid w:val="001C28D1"/>
    <w:rsid w:val="001C4ACC"/>
    <w:rsid w:val="001D19D9"/>
    <w:rsid w:val="001D4773"/>
    <w:rsid w:val="001E4AFE"/>
    <w:rsid w:val="001F36C1"/>
    <w:rsid w:val="001F3DF7"/>
    <w:rsid w:val="001F5EE5"/>
    <w:rsid w:val="00201E31"/>
    <w:rsid w:val="00202F65"/>
    <w:rsid w:val="00204C08"/>
    <w:rsid w:val="00205B2E"/>
    <w:rsid w:val="00205F09"/>
    <w:rsid w:val="0021241E"/>
    <w:rsid w:val="002130EB"/>
    <w:rsid w:val="00222D78"/>
    <w:rsid w:val="0022371B"/>
    <w:rsid w:val="002356AD"/>
    <w:rsid w:val="002360C8"/>
    <w:rsid w:val="00236D38"/>
    <w:rsid w:val="00251621"/>
    <w:rsid w:val="00260CC9"/>
    <w:rsid w:val="002651AB"/>
    <w:rsid w:val="00270178"/>
    <w:rsid w:val="00272EAC"/>
    <w:rsid w:val="002839E4"/>
    <w:rsid w:val="00294F2E"/>
    <w:rsid w:val="002B5ACE"/>
    <w:rsid w:val="002C0ED6"/>
    <w:rsid w:val="002C2CF5"/>
    <w:rsid w:val="002C2E33"/>
    <w:rsid w:val="002C4428"/>
    <w:rsid w:val="002C53E5"/>
    <w:rsid w:val="002C6ABD"/>
    <w:rsid w:val="002D5708"/>
    <w:rsid w:val="002D784C"/>
    <w:rsid w:val="002E5C4C"/>
    <w:rsid w:val="002F283F"/>
    <w:rsid w:val="002F2E0E"/>
    <w:rsid w:val="002F38B5"/>
    <w:rsid w:val="002F3F73"/>
    <w:rsid w:val="003130AA"/>
    <w:rsid w:val="00320DE8"/>
    <w:rsid w:val="00323CFC"/>
    <w:rsid w:val="00326B1C"/>
    <w:rsid w:val="00327B02"/>
    <w:rsid w:val="00352033"/>
    <w:rsid w:val="00352C2B"/>
    <w:rsid w:val="0035517D"/>
    <w:rsid w:val="003607AE"/>
    <w:rsid w:val="00366543"/>
    <w:rsid w:val="00367179"/>
    <w:rsid w:val="003769C1"/>
    <w:rsid w:val="00384E44"/>
    <w:rsid w:val="00386772"/>
    <w:rsid w:val="003872C5"/>
    <w:rsid w:val="00387F06"/>
    <w:rsid w:val="0039026A"/>
    <w:rsid w:val="00394F2D"/>
    <w:rsid w:val="00396E0C"/>
    <w:rsid w:val="003A7BF1"/>
    <w:rsid w:val="003B03CF"/>
    <w:rsid w:val="003C040F"/>
    <w:rsid w:val="003C18C9"/>
    <w:rsid w:val="003C1BD3"/>
    <w:rsid w:val="003C2645"/>
    <w:rsid w:val="003C33CE"/>
    <w:rsid w:val="003C610A"/>
    <w:rsid w:val="003C65D5"/>
    <w:rsid w:val="003D2A4E"/>
    <w:rsid w:val="003D6935"/>
    <w:rsid w:val="003E5012"/>
    <w:rsid w:val="003E7875"/>
    <w:rsid w:val="003F219D"/>
    <w:rsid w:val="003F2700"/>
    <w:rsid w:val="004061BA"/>
    <w:rsid w:val="004205B6"/>
    <w:rsid w:val="004219D6"/>
    <w:rsid w:val="00422205"/>
    <w:rsid w:val="00424F81"/>
    <w:rsid w:val="0043204F"/>
    <w:rsid w:val="00437763"/>
    <w:rsid w:val="00447DCE"/>
    <w:rsid w:val="00451D04"/>
    <w:rsid w:val="00451EFA"/>
    <w:rsid w:val="00453AE0"/>
    <w:rsid w:val="00454E61"/>
    <w:rsid w:val="00457243"/>
    <w:rsid w:val="00462D65"/>
    <w:rsid w:val="00473166"/>
    <w:rsid w:val="004759AD"/>
    <w:rsid w:val="00476016"/>
    <w:rsid w:val="00476D1D"/>
    <w:rsid w:val="00480911"/>
    <w:rsid w:val="0048378A"/>
    <w:rsid w:val="00486067"/>
    <w:rsid w:val="00487BC6"/>
    <w:rsid w:val="004919B5"/>
    <w:rsid w:val="00492D2F"/>
    <w:rsid w:val="0049354A"/>
    <w:rsid w:val="00494154"/>
    <w:rsid w:val="004A21E3"/>
    <w:rsid w:val="004A49B2"/>
    <w:rsid w:val="004A67EA"/>
    <w:rsid w:val="004B4BDC"/>
    <w:rsid w:val="004C424E"/>
    <w:rsid w:val="004C6CAA"/>
    <w:rsid w:val="004D1C02"/>
    <w:rsid w:val="004D3847"/>
    <w:rsid w:val="004D3B70"/>
    <w:rsid w:val="004D502D"/>
    <w:rsid w:val="004E1713"/>
    <w:rsid w:val="004E5F24"/>
    <w:rsid w:val="00500314"/>
    <w:rsid w:val="0051253A"/>
    <w:rsid w:val="005220C1"/>
    <w:rsid w:val="00524829"/>
    <w:rsid w:val="005437B0"/>
    <w:rsid w:val="00552ED8"/>
    <w:rsid w:val="005701FC"/>
    <w:rsid w:val="00572C39"/>
    <w:rsid w:val="005772B2"/>
    <w:rsid w:val="0057770E"/>
    <w:rsid w:val="00580E0D"/>
    <w:rsid w:val="005824A9"/>
    <w:rsid w:val="005858F8"/>
    <w:rsid w:val="0058724D"/>
    <w:rsid w:val="005906CA"/>
    <w:rsid w:val="005A50A3"/>
    <w:rsid w:val="005A562C"/>
    <w:rsid w:val="005A656F"/>
    <w:rsid w:val="005D775E"/>
    <w:rsid w:val="005E04CD"/>
    <w:rsid w:val="005E191E"/>
    <w:rsid w:val="006044E3"/>
    <w:rsid w:val="00604AF7"/>
    <w:rsid w:val="00604E50"/>
    <w:rsid w:val="006116A3"/>
    <w:rsid w:val="0061309D"/>
    <w:rsid w:val="00617D23"/>
    <w:rsid w:val="0062056B"/>
    <w:rsid w:val="006229C5"/>
    <w:rsid w:val="006311B9"/>
    <w:rsid w:val="00637402"/>
    <w:rsid w:val="00637861"/>
    <w:rsid w:val="006407E8"/>
    <w:rsid w:val="00646251"/>
    <w:rsid w:val="00665167"/>
    <w:rsid w:val="00667AF2"/>
    <w:rsid w:val="006773AC"/>
    <w:rsid w:val="00680C3F"/>
    <w:rsid w:val="00685BCD"/>
    <w:rsid w:val="006904A8"/>
    <w:rsid w:val="006914FF"/>
    <w:rsid w:val="00694B3B"/>
    <w:rsid w:val="006A6D24"/>
    <w:rsid w:val="006A7EFF"/>
    <w:rsid w:val="006B0430"/>
    <w:rsid w:val="006B169D"/>
    <w:rsid w:val="006B1701"/>
    <w:rsid w:val="006B1BCA"/>
    <w:rsid w:val="006B23B7"/>
    <w:rsid w:val="006C4700"/>
    <w:rsid w:val="006C4CAD"/>
    <w:rsid w:val="006D75FB"/>
    <w:rsid w:val="006E54ED"/>
    <w:rsid w:val="006E7C2B"/>
    <w:rsid w:val="006F3E77"/>
    <w:rsid w:val="006F5D2C"/>
    <w:rsid w:val="007000AA"/>
    <w:rsid w:val="00700EDC"/>
    <w:rsid w:val="00706B20"/>
    <w:rsid w:val="00706D59"/>
    <w:rsid w:val="0071345D"/>
    <w:rsid w:val="00714AAC"/>
    <w:rsid w:val="00723187"/>
    <w:rsid w:val="007232B2"/>
    <w:rsid w:val="00727957"/>
    <w:rsid w:val="007309E7"/>
    <w:rsid w:val="00730D4A"/>
    <w:rsid w:val="007328FF"/>
    <w:rsid w:val="007373F5"/>
    <w:rsid w:val="007418BE"/>
    <w:rsid w:val="0074651F"/>
    <w:rsid w:val="00752EC4"/>
    <w:rsid w:val="00761C18"/>
    <w:rsid w:val="00767BC7"/>
    <w:rsid w:val="00776063"/>
    <w:rsid w:val="00776432"/>
    <w:rsid w:val="00784942"/>
    <w:rsid w:val="00786583"/>
    <w:rsid w:val="00787088"/>
    <w:rsid w:val="00793B4F"/>
    <w:rsid w:val="00795EEF"/>
    <w:rsid w:val="007A4B17"/>
    <w:rsid w:val="007A51E8"/>
    <w:rsid w:val="007A54D8"/>
    <w:rsid w:val="007A568C"/>
    <w:rsid w:val="007A77B1"/>
    <w:rsid w:val="007B642C"/>
    <w:rsid w:val="007C4B9D"/>
    <w:rsid w:val="007C674D"/>
    <w:rsid w:val="007D0B4A"/>
    <w:rsid w:val="007D2BDF"/>
    <w:rsid w:val="007D5A29"/>
    <w:rsid w:val="007D5F47"/>
    <w:rsid w:val="007F4408"/>
    <w:rsid w:val="008167D1"/>
    <w:rsid w:val="00820C92"/>
    <w:rsid w:val="008211CB"/>
    <w:rsid w:val="00824B48"/>
    <w:rsid w:val="00827608"/>
    <w:rsid w:val="00827655"/>
    <w:rsid w:val="00830FF6"/>
    <w:rsid w:val="00833BA0"/>
    <w:rsid w:val="0084086B"/>
    <w:rsid w:val="008412CD"/>
    <w:rsid w:val="0084146C"/>
    <w:rsid w:val="0084463A"/>
    <w:rsid w:val="00845F7A"/>
    <w:rsid w:val="00847177"/>
    <w:rsid w:val="00847B23"/>
    <w:rsid w:val="008526FF"/>
    <w:rsid w:val="00854363"/>
    <w:rsid w:val="008550AF"/>
    <w:rsid w:val="00865BBE"/>
    <w:rsid w:val="008700F4"/>
    <w:rsid w:val="00875437"/>
    <w:rsid w:val="008763AB"/>
    <w:rsid w:val="0088059E"/>
    <w:rsid w:val="00885559"/>
    <w:rsid w:val="00887ADB"/>
    <w:rsid w:val="008A2E41"/>
    <w:rsid w:val="008A403F"/>
    <w:rsid w:val="008B057B"/>
    <w:rsid w:val="008B438A"/>
    <w:rsid w:val="008D33A5"/>
    <w:rsid w:val="008D7B2E"/>
    <w:rsid w:val="008E1F31"/>
    <w:rsid w:val="008E3878"/>
    <w:rsid w:val="008E4F57"/>
    <w:rsid w:val="008E5409"/>
    <w:rsid w:val="008F496B"/>
    <w:rsid w:val="008F4B50"/>
    <w:rsid w:val="008F5486"/>
    <w:rsid w:val="008F6000"/>
    <w:rsid w:val="009049F9"/>
    <w:rsid w:val="00904A70"/>
    <w:rsid w:val="0091502C"/>
    <w:rsid w:val="00921885"/>
    <w:rsid w:val="009224A5"/>
    <w:rsid w:val="0092515F"/>
    <w:rsid w:val="00927BAC"/>
    <w:rsid w:val="0093567C"/>
    <w:rsid w:val="009356B2"/>
    <w:rsid w:val="00936C49"/>
    <w:rsid w:val="009465F9"/>
    <w:rsid w:val="00946BE2"/>
    <w:rsid w:val="00947C89"/>
    <w:rsid w:val="00952BD3"/>
    <w:rsid w:val="00953151"/>
    <w:rsid w:val="009618EE"/>
    <w:rsid w:val="00972293"/>
    <w:rsid w:val="00974287"/>
    <w:rsid w:val="00975448"/>
    <w:rsid w:val="0098008D"/>
    <w:rsid w:val="0098286C"/>
    <w:rsid w:val="00983CCF"/>
    <w:rsid w:val="00995368"/>
    <w:rsid w:val="009A2667"/>
    <w:rsid w:val="009A34A7"/>
    <w:rsid w:val="009B2F5E"/>
    <w:rsid w:val="009B39D9"/>
    <w:rsid w:val="009C2E25"/>
    <w:rsid w:val="009C7206"/>
    <w:rsid w:val="009D3E16"/>
    <w:rsid w:val="009D4A09"/>
    <w:rsid w:val="009D6737"/>
    <w:rsid w:val="009D7AC1"/>
    <w:rsid w:val="009E5C3D"/>
    <w:rsid w:val="009F19C3"/>
    <w:rsid w:val="00A016C0"/>
    <w:rsid w:val="00A13F63"/>
    <w:rsid w:val="00A16643"/>
    <w:rsid w:val="00A2047D"/>
    <w:rsid w:val="00A55121"/>
    <w:rsid w:val="00A75BC6"/>
    <w:rsid w:val="00A75D99"/>
    <w:rsid w:val="00A762B4"/>
    <w:rsid w:val="00A946C6"/>
    <w:rsid w:val="00AA5F0F"/>
    <w:rsid w:val="00AB0FBE"/>
    <w:rsid w:val="00AB3D32"/>
    <w:rsid w:val="00AB587D"/>
    <w:rsid w:val="00AC2E41"/>
    <w:rsid w:val="00AC57DB"/>
    <w:rsid w:val="00AC64B2"/>
    <w:rsid w:val="00AD4A85"/>
    <w:rsid w:val="00AE290E"/>
    <w:rsid w:val="00AE513D"/>
    <w:rsid w:val="00AF3B96"/>
    <w:rsid w:val="00AF4DD7"/>
    <w:rsid w:val="00AF5223"/>
    <w:rsid w:val="00B0156D"/>
    <w:rsid w:val="00B042AE"/>
    <w:rsid w:val="00B140AF"/>
    <w:rsid w:val="00B324E0"/>
    <w:rsid w:val="00B35029"/>
    <w:rsid w:val="00B417C6"/>
    <w:rsid w:val="00B466C8"/>
    <w:rsid w:val="00B51D20"/>
    <w:rsid w:val="00B71A19"/>
    <w:rsid w:val="00B75473"/>
    <w:rsid w:val="00B75B58"/>
    <w:rsid w:val="00B83135"/>
    <w:rsid w:val="00B83ADC"/>
    <w:rsid w:val="00B9687C"/>
    <w:rsid w:val="00BA2EC5"/>
    <w:rsid w:val="00BA3A16"/>
    <w:rsid w:val="00BA5931"/>
    <w:rsid w:val="00BA66CC"/>
    <w:rsid w:val="00BB1437"/>
    <w:rsid w:val="00BC0F75"/>
    <w:rsid w:val="00BC30C8"/>
    <w:rsid w:val="00BF491B"/>
    <w:rsid w:val="00C01DF8"/>
    <w:rsid w:val="00C058E4"/>
    <w:rsid w:val="00C11DB1"/>
    <w:rsid w:val="00C12E71"/>
    <w:rsid w:val="00C13F86"/>
    <w:rsid w:val="00C16C6E"/>
    <w:rsid w:val="00C17AC9"/>
    <w:rsid w:val="00C2007B"/>
    <w:rsid w:val="00C22471"/>
    <w:rsid w:val="00C275E5"/>
    <w:rsid w:val="00C3563C"/>
    <w:rsid w:val="00C423A5"/>
    <w:rsid w:val="00C4481B"/>
    <w:rsid w:val="00C47418"/>
    <w:rsid w:val="00C5065D"/>
    <w:rsid w:val="00C513CF"/>
    <w:rsid w:val="00C614D1"/>
    <w:rsid w:val="00C647B3"/>
    <w:rsid w:val="00C7534F"/>
    <w:rsid w:val="00C779E5"/>
    <w:rsid w:val="00C8210C"/>
    <w:rsid w:val="00C8244C"/>
    <w:rsid w:val="00C82777"/>
    <w:rsid w:val="00C828EA"/>
    <w:rsid w:val="00C87B3B"/>
    <w:rsid w:val="00CA3BDC"/>
    <w:rsid w:val="00CA7E5E"/>
    <w:rsid w:val="00CB1A4F"/>
    <w:rsid w:val="00CB65B3"/>
    <w:rsid w:val="00CC2E93"/>
    <w:rsid w:val="00CC791F"/>
    <w:rsid w:val="00CE194E"/>
    <w:rsid w:val="00CE3201"/>
    <w:rsid w:val="00CE6755"/>
    <w:rsid w:val="00CF177B"/>
    <w:rsid w:val="00CF2AB4"/>
    <w:rsid w:val="00D02535"/>
    <w:rsid w:val="00D1010E"/>
    <w:rsid w:val="00D1436C"/>
    <w:rsid w:val="00D2642D"/>
    <w:rsid w:val="00D27804"/>
    <w:rsid w:val="00D3262C"/>
    <w:rsid w:val="00D35927"/>
    <w:rsid w:val="00D35F8E"/>
    <w:rsid w:val="00D4099D"/>
    <w:rsid w:val="00D419B9"/>
    <w:rsid w:val="00D43688"/>
    <w:rsid w:val="00D47E7E"/>
    <w:rsid w:val="00D550C2"/>
    <w:rsid w:val="00D6307C"/>
    <w:rsid w:val="00D6375E"/>
    <w:rsid w:val="00D640A2"/>
    <w:rsid w:val="00D6477A"/>
    <w:rsid w:val="00D64A6B"/>
    <w:rsid w:val="00D665CE"/>
    <w:rsid w:val="00D66CB0"/>
    <w:rsid w:val="00D715FC"/>
    <w:rsid w:val="00D72930"/>
    <w:rsid w:val="00D74E2B"/>
    <w:rsid w:val="00D76BAE"/>
    <w:rsid w:val="00D76FE0"/>
    <w:rsid w:val="00D9025D"/>
    <w:rsid w:val="00D92391"/>
    <w:rsid w:val="00D971B2"/>
    <w:rsid w:val="00D97D99"/>
    <w:rsid w:val="00DB2E6A"/>
    <w:rsid w:val="00DB353C"/>
    <w:rsid w:val="00DC1AB1"/>
    <w:rsid w:val="00DC51E5"/>
    <w:rsid w:val="00DC6ED5"/>
    <w:rsid w:val="00DD0125"/>
    <w:rsid w:val="00DD757A"/>
    <w:rsid w:val="00DD7BD2"/>
    <w:rsid w:val="00DF0FC3"/>
    <w:rsid w:val="00DF1CF1"/>
    <w:rsid w:val="00DF240D"/>
    <w:rsid w:val="00E01B34"/>
    <w:rsid w:val="00E239EE"/>
    <w:rsid w:val="00E253F5"/>
    <w:rsid w:val="00E27CA3"/>
    <w:rsid w:val="00E31812"/>
    <w:rsid w:val="00E332C6"/>
    <w:rsid w:val="00E418AE"/>
    <w:rsid w:val="00E45FAA"/>
    <w:rsid w:val="00E47B01"/>
    <w:rsid w:val="00E57433"/>
    <w:rsid w:val="00E61631"/>
    <w:rsid w:val="00E75C06"/>
    <w:rsid w:val="00E80992"/>
    <w:rsid w:val="00E8571F"/>
    <w:rsid w:val="00E9064A"/>
    <w:rsid w:val="00E93DDF"/>
    <w:rsid w:val="00E95B97"/>
    <w:rsid w:val="00E972C4"/>
    <w:rsid w:val="00EA255F"/>
    <w:rsid w:val="00EB6354"/>
    <w:rsid w:val="00EB6C13"/>
    <w:rsid w:val="00EC00C8"/>
    <w:rsid w:val="00EC3EAD"/>
    <w:rsid w:val="00ED7AA3"/>
    <w:rsid w:val="00EE4E73"/>
    <w:rsid w:val="00EF20E1"/>
    <w:rsid w:val="00EF2402"/>
    <w:rsid w:val="00F021C4"/>
    <w:rsid w:val="00F12CD3"/>
    <w:rsid w:val="00F15C50"/>
    <w:rsid w:val="00F202CF"/>
    <w:rsid w:val="00F2344F"/>
    <w:rsid w:val="00F36261"/>
    <w:rsid w:val="00F37241"/>
    <w:rsid w:val="00F372C0"/>
    <w:rsid w:val="00F513EF"/>
    <w:rsid w:val="00F51571"/>
    <w:rsid w:val="00F522F2"/>
    <w:rsid w:val="00F52405"/>
    <w:rsid w:val="00F5261C"/>
    <w:rsid w:val="00F57F63"/>
    <w:rsid w:val="00F608E7"/>
    <w:rsid w:val="00F62301"/>
    <w:rsid w:val="00F679B4"/>
    <w:rsid w:val="00F72D84"/>
    <w:rsid w:val="00F841C0"/>
    <w:rsid w:val="00F85098"/>
    <w:rsid w:val="00F95233"/>
    <w:rsid w:val="00FA36D8"/>
    <w:rsid w:val="00FA4404"/>
    <w:rsid w:val="00FA6CD9"/>
    <w:rsid w:val="00FA7821"/>
    <w:rsid w:val="00FB12F5"/>
    <w:rsid w:val="00FB3F2C"/>
    <w:rsid w:val="00FB4390"/>
    <w:rsid w:val="00FB6483"/>
    <w:rsid w:val="00FC7405"/>
    <w:rsid w:val="00FE3129"/>
    <w:rsid w:val="00FE4CBD"/>
    <w:rsid w:val="00FF22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4EB8B6"/>
  <w15:docId w15:val="{60B73DC6-989B-4AC0-9ECF-BF8CBDA51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0C"/>
    <w:pPr>
      <w:spacing w:before="120" w:line="360" w:lineRule="auto"/>
      <w:jc w:val="both"/>
    </w:pPr>
    <w:rPr>
      <w:rFonts w:ascii="Arial" w:eastAsia="Times New Roman" w:hAnsi="Arial" w:cs="Times New Roman"/>
      <w:sz w:val="24"/>
    </w:rPr>
  </w:style>
  <w:style w:type="paragraph" w:styleId="Heading1">
    <w:name w:val="heading 1"/>
    <w:basedOn w:val="Normal"/>
    <w:uiPriority w:val="9"/>
    <w:qFormat/>
    <w:rsid w:val="00457243"/>
    <w:pPr>
      <w:keepNext/>
      <w:spacing w:before="360" w:after="240"/>
      <w:outlineLvl w:val="0"/>
    </w:pPr>
    <w:rPr>
      <w:rFonts w:eastAsia="Arial" w:cs="Arial"/>
      <w:b/>
      <w:bCs/>
      <w:szCs w:val="24"/>
    </w:rPr>
  </w:style>
  <w:style w:type="paragraph" w:styleId="Heading2">
    <w:name w:val="heading 2"/>
    <w:basedOn w:val="Normal"/>
    <w:uiPriority w:val="9"/>
    <w:unhideWhenUsed/>
    <w:qFormat/>
    <w:rsid w:val="007232B2"/>
    <w:pPr>
      <w:outlineLvl w:val="1"/>
    </w:pPr>
    <w:rPr>
      <w:rFonts w:eastAsia="Arial" w:cs="Arial"/>
      <w:b/>
      <w:bCs/>
      <w:sz w:val="20"/>
      <w:szCs w:val="20"/>
    </w:rPr>
  </w:style>
  <w:style w:type="paragraph" w:styleId="Heading3">
    <w:name w:val="heading 3"/>
    <w:basedOn w:val="Normal"/>
    <w:next w:val="Normal"/>
    <w:link w:val="Heading3Char"/>
    <w:uiPriority w:val="9"/>
    <w:unhideWhenUsed/>
    <w:qFormat/>
    <w:rsid w:val="003C18C9"/>
    <w:pPr>
      <w:keepNext/>
      <w:keepLines/>
      <w:spacing w:before="24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3" w:right="851"/>
    </w:pPr>
    <w:rPr>
      <w:rFonts w:ascii="Times New Roman" w:hAnsi="Times New Roman"/>
      <w:sz w:val="20"/>
      <w:szCs w:val="20"/>
    </w:rPr>
  </w:style>
  <w:style w:type="paragraph" w:styleId="Title">
    <w:name w:val="Title"/>
    <w:basedOn w:val="Normal"/>
    <w:uiPriority w:val="10"/>
    <w:qFormat/>
    <w:rsid w:val="002C2E33"/>
    <w:pPr>
      <w:spacing w:after="120" w:line="240" w:lineRule="auto"/>
    </w:pPr>
    <w:rPr>
      <w:rFonts w:eastAsia="Arial" w:cs="Arial"/>
      <w:b/>
      <w:bCs/>
      <w:sz w:val="28"/>
      <w:szCs w:val="40"/>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10" w:lineRule="exact"/>
      <w:ind w:left="122"/>
    </w:pPr>
    <w:rPr>
      <w:rFonts w:ascii="Times New Roman" w:hAnsi="Times New Roman"/>
    </w:rPr>
  </w:style>
  <w:style w:type="character" w:styleId="PlaceholderText">
    <w:name w:val="Placeholder Text"/>
    <w:basedOn w:val="DefaultParagraphFont"/>
    <w:uiPriority w:val="99"/>
    <w:semiHidden/>
    <w:rsid w:val="004B4BDC"/>
    <w:rPr>
      <w:color w:val="666666"/>
    </w:rPr>
  </w:style>
  <w:style w:type="paragraph" w:customStyle="1" w:styleId="Table-Legend">
    <w:name w:val="Table-Legend"/>
    <w:basedOn w:val="Normal"/>
    <w:qFormat/>
    <w:rsid w:val="001E4AFE"/>
    <w:pPr>
      <w:keepNext/>
      <w:spacing w:before="240" w:after="120" w:line="240" w:lineRule="auto"/>
      <w:jc w:val="center"/>
    </w:pPr>
    <w:rPr>
      <w:b/>
      <w:bCs/>
      <w:sz w:val="22"/>
    </w:rPr>
  </w:style>
  <w:style w:type="paragraph" w:styleId="Header">
    <w:name w:val="header"/>
    <w:basedOn w:val="Normal"/>
    <w:link w:val="HeaderChar"/>
    <w:uiPriority w:val="99"/>
    <w:unhideWhenUsed/>
    <w:rsid w:val="00011930"/>
    <w:pPr>
      <w:tabs>
        <w:tab w:val="center" w:pos="4419"/>
        <w:tab w:val="right" w:pos="8838"/>
      </w:tabs>
      <w:spacing w:before="0"/>
    </w:pPr>
  </w:style>
  <w:style w:type="character" w:customStyle="1" w:styleId="HeaderChar">
    <w:name w:val="Header Char"/>
    <w:basedOn w:val="DefaultParagraphFont"/>
    <w:link w:val="Header"/>
    <w:uiPriority w:val="99"/>
    <w:rsid w:val="00011930"/>
    <w:rPr>
      <w:rFonts w:ascii="Arial" w:eastAsia="Times New Roman" w:hAnsi="Arial" w:cs="Times New Roman"/>
      <w:sz w:val="24"/>
    </w:rPr>
  </w:style>
  <w:style w:type="paragraph" w:styleId="Footer">
    <w:name w:val="footer"/>
    <w:basedOn w:val="Normal"/>
    <w:link w:val="FooterChar"/>
    <w:uiPriority w:val="99"/>
    <w:unhideWhenUsed/>
    <w:rsid w:val="00011930"/>
    <w:pPr>
      <w:tabs>
        <w:tab w:val="center" w:pos="4419"/>
        <w:tab w:val="right" w:pos="8838"/>
      </w:tabs>
      <w:spacing w:before="0"/>
    </w:pPr>
  </w:style>
  <w:style w:type="character" w:customStyle="1" w:styleId="FooterChar">
    <w:name w:val="Footer Char"/>
    <w:basedOn w:val="DefaultParagraphFont"/>
    <w:link w:val="Footer"/>
    <w:uiPriority w:val="99"/>
    <w:rsid w:val="00011930"/>
    <w:rPr>
      <w:rFonts w:ascii="Arial" w:eastAsia="Times New Roman" w:hAnsi="Arial" w:cs="Times New Roman"/>
      <w:sz w:val="24"/>
    </w:rPr>
  </w:style>
  <w:style w:type="paragraph" w:customStyle="1" w:styleId="Eqn">
    <w:name w:val="Eqn"/>
    <w:basedOn w:val="Normal"/>
    <w:link w:val="EqnChar"/>
    <w:qFormat/>
    <w:rsid w:val="00396E0C"/>
    <w:pPr>
      <w:tabs>
        <w:tab w:val="center" w:pos="4536"/>
        <w:tab w:val="right" w:pos="10064"/>
      </w:tabs>
    </w:pPr>
  </w:style>
  <w:style w:type="character" w:customStyle="1" w:styleId="EqnChar">
    <w:name w:val="Eqn Char"/>
    <w:basedOn w:val="DefaultParagraphFont"/>
    <w:link w:val="Eqn"/>
    <w:rsid w:val="00396E0C"/>
    <w:rPr>
      <w:rFonts w:ascii="Arial" w:eastAsia="Times New Roman" w:hAnsi="Arial" w:cs="Times New Roman"/>
      <w:sz w:val="24"/>
    </w:rPr>
  </w:style>
  <w:style w:type="paragraph" w:customStyle="1" w:styleId="Figure-Legend">
    <w:name w:val="Figure-Legend"/>
    <w:basedOn w:val="Normal"/>
    <w:qFormat/>
    <w:rsid w:val="006D75FB"/>
    <w:pPr>
      <w:keepLines/>
      <w:widowControl/>
      <w:spacing w:before="0" w:after="360" w:line="240" w:lineRule="auto"/>
      <w:jc w:val="center"/>
    </w:pPr>
    <w:rPr>
      <w:b/>
      <w:bCs/>
      <w:sz w:val="22"/>
      <w:szCs w:val="20"/>
    </w:rPr>
  </w:style>
  <w:style w:type="paragraph" w:customStyle="1" w:styleId="Figure">
    <w:name w:val="Figure"/>
    <w:basedOn w:val="Normal"/>
    <w:qFormat/>
    <w:rsid w:val="00C058E4"/>
    <w:pPr>
      <w:keepNext/>
      <w:spacing w:before="240"/>
      <w:jc w:val="center"/>
    </w:pPr>
  </w:style>
  <w:style w:type="paragraph" w:customStyle="1" w:styleId="Tight">
    <w:name w:val="Tight"/>
    <w:basedOn w:val="Normal"/>
    <w:qFormat/>
    <w:rsid w:val="00396E0C"/>
    <w:pPr>
      <w:spacing w:before="0" w:line="240" w:lineRule="auto"/>
      <w:jc w:val="left"/>
    </w:pPr>
  </w:style>
  <w:style w:type="character" w:styleId="LineNumber">
    <w:name w:val="line number"/>
    <w:basedOn w:val="DefaultParagraphFont"/>
    <w:uiPriority w:val="99"/>
    <w:semiHidden/>
    <w:unhideWhenUsed/>
    <w:rsid w:val="00396E0C"/>
  </w:style>
  <w:style w:type="paragraph" w:customStyle="1" w:styleId="References">
    <w:name w:val="References"/>
    <w:basedOn w:val="Normal"/>
    <w:qFormat/>
    <w:rsid w:val="002C0ED6"/>
    <w:pPr>
      <w:spacing w:line="240" w:lineRule="auto"/>
    </w:pPr>
  </w:style>
  <w:style w:type="paragraph" w:styleId="Revision">
    <w:name w:val="Revision"/>
    <w:hidden/>
    <w:uiPriority w:val="99"/>
    <w:semiHidden/>
    <w:rsid w:val="0071345D"/>
    <w:pPr>
      <w:widowControl/>
      <w:autoSpaceDE/>
      <w:autoSpaceDN/>
    </w:pPr>
    <w:rPr>
      <w:rFonts w:ascii="Arial" w:eastAsia="Times New Roman" w:hAnsi="Arial" w:cs="Times New Roman"/>
      <w:sz w:val="24"/>
    </w:rPr>
  </w:style>
  <w:style w:type="character" w:styleId="CommentReference">
    <w:name w:val="annotation reference"/>
    <w:basedOn w:val="DefaultParagraphFont"/>
    <w:uiPriority w:val="99"/>
    <w:semiHidden/>
    <w:unhideWhenUsed/>
    <w:rsid w:val="00251621"/>
    <w:rPr>
      <w:sz w:val="16"/>
      <w:szCs w:val="16"/>
    </w:rPr>
  </w:style>
  <w:style w:type="paragraph" w:styleId="CommentText">
    <w:name w:val="annotation text"/>
    <w:basedOn w:val="Normal"/>
    <w:link w:val="CommentTextChar"/>
    <w:uiPriority w:val="99"/>
    <w:unhideWhenUsed/>
    <w:rsid w:val="00251621"/>
    <w:pPr>
      <w:spacing w:line="240" w:lineRule="auto"/>
    </w:pPr>
    <w:rPr>
      <w:sz w:val="20"/>
      <w:szCs w:val="20"/>
    </w:rPr>
  </w:style>
  <w:style w:type="character" w:customStyle="1" w:styleId="CommentTextChar">
    <w:name w:val="Comment Text Char"/>
    <w:basedOn w:val="DefaultParagraphFont"/>
    <w:link w:val="CommentText"/>
    <w:uiPriority w:val="99"/>
    <w:rsid w:val="0025162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51621"/>
    <w:rPr>
      <w:b/>
      <w:bCs/>
    </w:rPr>
  </w:style>
  <w:style w:type="character" w:customStyle="1" w:styleId="CommentSubjectChar">
    <w:name w:val="Comment Subject Char"/>
    <w:basedOn w:val="CommentTextChar"/>
    <w:link w:val="CommentSubject"/>
    <w:uiPriority w:val="99"/>
    <w:semiHidden/>
    <w:rsid w:val="00251621"/>
    <w:rPr>
      <w:rFonts w:ascii="Arial" w:eastAsia="Times New Roman" w:hAnsi="Arial" w:cs="Times New Roman"/>
      <w:b/>
      <w:bCs/>
      <w:sz w:val="20"/>
      <w:szCs w:val="20"/>
    </w:rPr>
  </w:style>
  <w:style w:type="character" w:styleId="Hyperlink">
    <w:name w:val="Hyperlink"/>
    <w:basedOn w:val="DefaultParagraphFont"/>
    <w:uiPriority w:val="99"/>
    <w:unhideWhenUsed/>
    <w:rsid w:val="00A55121"/>
    <w:rPr>
      <w:color w:val="0000FF" w:themeColor="hyperlink"/>
      <w:u w:val="single"/>
    </w:rPr>
  </w:style>
  <w:style w:type="character" w:styleId="UnresolvedMention">
    <w:name w:val="Unresolved Mention"/>
    <w:basedOn w:val="DefaultParagraphFont"/>
    <w:uiPriority w:val="99"/>
    <w:semiHidden/>
    <w:unhideWhenUsed/>
    <w:rsid w:val="00A55121"/>
    <w:rPr>
      <w:color w:val="605E5C"/>
      <w:shd w:val="clear" w:color="auto" w:fill="E1DFDD"/>
    </w:rPr>
  </w:style>
  <w:style w:type="character" w:customStyle="1" w:styleId="Heading3Char">
    <w:name w:val="Heading 3 Char"/>
    <w:basedOn w:val="DefaultParagraphFont"/>
    <w:link w:val="Heading3"/>
    <w:uiPriority w:val="9"/>
    <w:rsid w:val="003C18C9"/>
    <w:rPr>
      <w:rFonts w:ascii="Arial" w:eastAsiaTheme="majorEastAsia" w:hAnsi="Arial" w:cstheme="majorBidi"/>
      <w:sz w:val="24"/>
      <w:szCs w:val="24"/>
      <w:u w:val="single"/>
    </w:rPr>
  </w:style>
  <w:style w:type="table" w:styleId="TableGrid">
    <w:name w:val="Table Grid"/>
    <w:basedOn w:val="TableNormal"/>
    <w:uiPriority w:val="39"/>
    <w:rsid w:val="00617D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16708-DA73-4672-94AF-BFF16AE19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8</Pages>
  <Words>1225</Words>
  <Characters>23509</Characters>
  <Application>Microsoft Office Word</Application>
  <DocSecurity>0</DocSecurity>
  <Lines>19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o Poli</dc:creator>
  <cp:lastModifiedBy>Renato Poli</cp:lastModifiedBy>
  <cp:revision>22</cp:revision>
  <dcterms:created xsi:type="dcterms:W3CDTF">2024-05-16T01:25:00Z</dcterms:created>
  <dcterms:modified xsi:type="dcterms:W3CDTF">2024-05-17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2T00:00:00Z</vt:filetime>
  </property>
  <property fmtid="{D5CDD505-2E9C-101B-9397-08002B2CF9AE}" pid="3" name="Creator">
    <vt:lpwstr>TeX</vt:lpwstr>
  </property>
  <property fmtid="{D5CDD505-2E9C-101B-9397-08002B2CF9AE}" pid="4" name="LastSaved">
    <vt:filetime>2024-04-02T00:00:00Z</vt:filetime>
  </property>
  <property fmtid="{D5CDD505-2E9C-101B-9397-08002B2CF9AE}" pid="5" name="PTEX.Fullbanner">
    <vt:lpwstr>This is pdfTeX, Version 3.141592653-2.6-1.40.24 (TeX Live 2022) kpathsea version 6.3.4</vt:lpwstr>
  </property>
  <property fmtid="{D5CDD505-2E9C-101B-9397-08002B2CF9AE}" pid="6" name="Producer">
    <vt:lpwstr>3-Heights(TM) PDF Security Shell 4.8.25.2 (http://www.pdf-tools.com)</vt:lpwstr>
  </property>
  <property fmtid="{D5CDD505-2E9C-101B-9397-08002B2CF9AE}" pid="7" name="ClassificationContentMarkingFooterShapeIds">
    <vt:lpwstr>131da8e6,3cbe1bb0,2c9a8cff</vt:lpwstr>
  </property>
  <property fmtid="{D5CDD505-2E9C-101B-9397-08002B2CF9AE}" pid="8" name="ClassificationContentMarkingFooterFontProps">
    <vt:lpwstr>#737373,9,Trebuchet MS</vt:lpwstr>
  </property>
  <property fmtid="{D5CDD505-2E9C-101B-9397-08002B2CF9AE}" pid="9" name="ClassificationContentMarkingFooterText">
    <vt:lpwstr>PÚBLICA</vt:lpwstr>
  </property>
  <property fmtid="{D5CDD505-2E9C-101B-9397-08002B2CF9AE}" pid="10" name="MSIP_Label_140b9f7d-8e3a-482f-9702-4b7ffc40985a_Enabled">
    <vt:lpwstr>true</vt:lpwstr>
  </property>
  <property fmtid="{D5CDD505-2E9C-101B-9397-08002B2CF9AE}" pid="11" name="MSIP_Label_140b9f7d-8e3a-482f-9702-4b7ffc40985a_SetDate">
    <vt:lpwstr>2024-04-09T15:48:05Z</vt:lpwstr>
  </property>
  <property fmtid="{D5CDD505-2E9C-101B-9397-08002B2CF9AE}" pid="12" name="MSIP_Label_140b9f7d-8e3a-482f-9702-4b7ffc40985a_Method">
    <vt:lpwstr>Privileged</vt:lpwstr>
  </property>
  <property fmtid="{D5CDD505-2E9C-101B-9397-08002B2CF9AE}" pid="13" name="MSIP_Label_140b9f7d-8e3a-482f-9702-4b7ffc40985a_Name">
    <vt:lpwstr>Pública</vt:lpwstr>
  </property>
  <property fmtid="{D5CDD505-2E9C-101B-9397-08002B2CF9AE}" pid="14" name="MSIP_Label_140b9f7d-8e3a-482f-9702-4b7ffc40985a_SiteId">
    <vt:lpwstr>5b6f6241-9a57-4be4-8e50-1dfa72e79a57</vt:lpwstr>
  </property>
  <property fmtid="{D5CDD505-2E9C-101B-9397-08002B2CF9AE}" pid="15" name="MSIP_Label_140b9f7d-8e3a-482f-9702-4b7ffc40985a_ActionId">
    <vt:lpwstr>a0d733b3-9d1b-4695-a330-60c8164bb0a7</vt:lpwstr>
  </property>
  <property fmtid="{D5CDD505-2E9C-101B-9397-08002B2CF9AE}" pid="16" name="MSIP_Label_140b9f7d-8e3a-482f-9702-4b7ffc40985a_ContentBits">
    <vt:lpwstr>2</vt:lpwstr>
  </property>
  <property fmtid="{D5CDD505-2E9C-101B-9397-08002B2CF9AE}" pid="17" name="GrammarlyDocumentId">
    <vt:lpwstr>e8cc00f8f3279e7d9d8fc881c40d7ffa94a5e42a23faca976290c59ae8efd6d7</vt:lpwstr>
  </property>
  <property fmtid="{D5CDD505-2E9C-101B-9397-08002B2CF9AE}" pid="18" name="Mendeley Recent Style Id 0_1">
    <vt:lpwstr>http://www.zotero.org/styles/american-medical-association</vt:lpwstr>
  </property>
  <property fmtid="{D5CDD505-2E9C-101B-9397-08002B2CF9AE}" pid="19" name="Mendeley Recent Style Name 0_1">
    <vt:lpwstr>American Medical Association 11th edition</vt:lpwstr>
  </property>
  <property fmtid="{D5CDD505-2E9C-101B-9397-08002B2CF9AE}" pid="20" name="Mendeley Recent Style Id 1_1">
    <vt:lpwstr>http://www.zotero.org/styles/american-political-science-association</vt:lpwstr>
  </property>
  <property fmtid="{D5CDD505-2E9C-101B-9397-08002B2CF9AE}" pid="21" name="Mendeley Recent Style Name 1_1">
    <vt:lpwstr>American Political Science Association</vt:lpwstr>
  </property>
  <property fmtid="{D5CDD505-2E9C-101B-9397-08002B2CF9AE}" pid="22" name="Mendeley Recent Style Id 2_1">
    <vt:lpwstr>http://www.zotero.org/styles/apa</vt:lpwstr>
  </property>
  <property fmtid="{D5CDD505-2E9C-101B-9397-08002B2CF9AE}" pid="23" name="Mendeley Recent Style Name 2_1">
    <vt:lpwstr>American Psychological Association 7th edition</vt:lpwstr>
  </property>
  <property fmtid="{D5CDD505-2E9C-101B-9397-08002B2CF9AE}" pid="24" name="Mendeley Recent Style Id 3_1">
    <vt:lpwstr>http://www.zotero.org/styles/american-sociological-association</vt:lpwstr>
  </property>
  <property fmtid="{D5CDD505-2E9C-101B-9397-08002B2CF9AE}" pid="25" name="Mendeley Recent Style Name 3_1">
    <vt:lpwstr>American Sociological Association 6th edition</vt:lpwstr>
  </property>
  <property fmtid="{D5CDD505-2E9C-101B-9397-08002B2CF9AE}" pid="26" name="Mendeley Recent Style Id 4_1">
    <vt:lpwstr>http://www.zotero.org/styles/chicago-author-date</vt:lpwstr>
  </property>
  <property fmtid="{D5CDD505-2E9C-101B-9397-08002B2CF9AE}" pid="27" name="Mendeley Recent Style Name 4_1">
    <vt:lpwstr>Chicago Manual of Style 17th edition (author-date)</vt:lpwstr>
  </property>
  <property fmtid="{D5CDD505-2E9C-101B-9397-08002B2CF9AE}" pid="28" name="Mendeley Recent Style Id 5_1">
    <vt:lpwstr>http://www.zotero.org/styles/harvard-cite-them-right</vt:lpwstr>
  </property>
  <property fmtid="{D5CDD505-2E9C-101B-9397-08002B2CF9AE}" pid="29" name="Mendeley Recent Style Name 5_1">
    <vt:lpwstr>Cite Them Right 10th edition - Harvard</vt:lpwstr>
  </property>
  <property fmtid="{D5CDD505-2E9C-101B-9397-08002B2CF9AE}" pid="30" name="Mendeley Recent Style Id 6_1">
    <vt:lpwstr>http://www.zotero.org/styles/ieee</vt:lpwstr>
  </property>
  <property fmtid="{D5CDD505-2E9C-101B-9397-08002B2CF9AE}" pid="31" name="Mendeley Recent Style Name 6_1">
    <vt:lpwstr>IEEE</vt:lpwstr>
  </property>
  <property fmtid="{D5CDD505-2E9C-101B-9397-08002B2CF9AE}" pid="32" name="Mendeley Recent Style Id 7_1">
    <vt:lpwstr>http://www.zotero.org/styles/modern-humanities-research-association</vt:lpwstr>
  </property>
  <property fmtid="{D5CDD505-2E9C-101B-9397-08002B2CF9AE}" pid="33" name="Mendeley Recent Style Name 7_1">
    <vt:lpwstr>Modern Humanities Research Association 3rd edition (note with bibliography)</vt:lpwstr>
  </property>
  <property fmtid="{D5CDD505-2E9C-101B-9397-08002B2CF9AE}" pid="34" name="Mendeley Recent Style Id 8_1">
    <vt:lpwstr>http://www.zotero.org/styles/modern-language-association</vt:lpwstr>
  </property>
  <property fmtid="{D5CDD505-2E9C-101B-9397-08002B2CF9AE}" pid="35" name="Mendeley Recent Style Name 8_1">
    <vt:lpwstr>Modern Language Association 8th edition</vt:lpwstr>
  </property>
  <property fmtid="{D5CDD505-2E9C-101B-9397-08002B2CF9AE}" pid="36" name="Mendeley Recent Style Id 9_1">
    <vt:lpwstr>http://www.zotero.org/styles/nature</vt:lpwstr>
  </property>
  <property fmtid="{D5CDD505-2E9C-101B-9397-08002B2CF9AE}" pid="37" name="Mendeley Recent Style Name 9_1">
    <vt:lpwstr>Nature</vt:lpwstr>
  </property>
  <property fmtid="{D5CDD505-2E9C-101B-9397-08002B2CF9AE}" pid="38" name="Mendeley Document_1">
    <vt:lpwstr>True</vt:lpwstr>
  </property>
  <property fmtid="{D5CDD505-2E9C-101B-9397-08002B2CF9AE}" pid="39" name="Mendeley Unique User Id_1">
    <vt:lpwstr>89fd1075-137b-3ae7-ba7b-750795b88c04</vt:lpwstr>
  </property>
  <property fmtid="{D5CDD505-2E9C-101B-9397-08002B2CF9AE}" pid="40" name="Mendeley Citation Style_1">
    <vt:lpwstr>http://www.zotero.org/styles/apa</vt:lpwstr>
  </property>
</Properties>
</file>